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BBE657" w14:textId="77777777" w:rsidR="00790011" w:rsidRPr="005244EC" w:rsidRDefault="00790011" w:rsidP="005244EC">
      <w:pPr>
        <w:spacing w:line="240" w:lineRule="auto"/>
        <w:ind w:firstLine="0"/>
        <w:jc w:val="center"/>
        <w:rPr>
          <w:sz w:val="22"/>
          <w:szCs w:val="20"/>
        </w:rPr>
      </w:pPr>
      <w:r w:rsidRPr="005244EC">
        <w:rPr>
          <w:sz w:val="22"/>
          <w:szCs w:val="20"/>
        </w:rPr>
        <w:t>Министерство науки и высшего образования Российской Федерации</w:t>
      </w:r>
    </w:p>
    <w:p w14:paraId="7880617B" w14:textId="77777777" w:rsidR="00790011" w:rsidRPr="005244EC" w:rsidRDefault="00790011" w:rsidP="005244EC">
      <w:pPr>
        <w:spacing w:line="240" w:lineRule="auto"/>
        <w:ind w:firstLine="0"/>
        <w:jc w:val="center"/>
        <w:rPr>
          <w:sz w:val="22"/>
          <w:szCs w:val="20"/>
        </w:rPr>
      </w:pPr>
      <w:r w:rsidRPr="005244EC">
        <w:rPr>
          <w:sz w:val="22"/>
          <w:szCs w:val="20"/>
        </w:rPr>
        <w:t>Федеральное государственное бюджетное образовательное учреждение высшего образования</w:t>
      </w:r>
    </w:p>
    <w:p w14:paraId="7028AFA1" w14:textId="77777777" w:rsidR="00790011" w:rsidRPr="005244EC" w:rsidRDefault="00790011" w:rsidP="005244EC">
      <w:pPr>
        <w:spacing w:line="240" w:lineRule="auto"/>
        <w:ind w:firstLine="0"/>
        <w:jc w:val="center"/>
        <w:rPr>
          <w:sz w:val="22"/>
          <w:szCs w:val="20"/>
        </w:rPr>
      </w:pPr>
      <w:r w:rsidRPr="005244EC">
        <w:rPr>
          <w:sz w:val="22"/>
          <w:szCs w:val="20"/>
        </w:rPr>
        <w:t>«Московский политехнический университет»</w:t>
      </w:r>
    </w:p>
    <w:p w14:paraId="63E6AEBE" w14:textId="5A235D3A" w:rsidR="00790011" w:rsidRPr="005244EC" w:rsidRDefault="00790011" w:rsidP="005244EC">
      <w:pPr>
        <w:spacing w:line="240" w:lineRule="auto"/>
        <w:ind w:firstLine="0"/>
        <w:jc w:val="center"/>
        <w:rPr>
          <w:sz w:val="22"/>
          <w:szCs w:val="20"/>
        </w:rPr>
      </w:pPr>
    </w:p>
    <w:p w14:paraId="23CAA796" w14:textId="77777777" w:rsidR="00790011" w:rsidRPr="005244EC" w:rsidRDefault="00790011" w:rsidP="005244EC">
      <w:pPr>
        <w:spacing w:line="240" w:lineRule="auto"/>
        <w:ind w:firstLine="0"/>
        <w:jc w:val="center"/>
        <w:rPr>
          <w:sz w:val="22"/>
          <w:szCs w:val="20"/>
        </w:rPr>
      </w:pPr>
      <w:r w:rsidRPr="005244EC">
        <w:rPr>
          <w:sz w:val="22"/>
          <w:szCs w:val="20"/>
        </w:rPr>
        <w:t>Кафедра «</w:t>
      </w:r>
      <w:proofErr w:type="spellStart"/>
      <w:r w:rsidRPr="005244EC">
        <w:rPr>
          <w:sz w:val="22"/>
          <w:szCs w:val="20"/>
        </w:rPr>
        <w:t>Инфокогнитивные</w:t>
      </w:r>
      <w:proofErr w:type="spellEnd"/>
      <w:r w:rsidRPr="005244EC">
        <w:rPr>
          <w:sz w:val="22"/>
          <w:szCs w:val="20"/>
        </w:rPr>
        <w:t xml:space="preserve"> технологии»</w:t>
      </w:r>
    </w:p>
    <w:p w14:paraId="308BE2EF" w14:textId="77777777" w:rsidR="00790011" w:rsidRPr="005244EC" w:rsidRDefault="00790011" w:rsidP="005244EC">
      <w:pPr>
        <w:spacing w:line="240" w:lineRule="auto"/>
        <w:ind w:firstLine="0"/>
        <w:jc w:val="center"/>
        <w:rPr>
          <w:sz w:val="22"/>
          <w:szCs w:val="20"/>
        </w:rPr>
      </w:pPr>
      <w:r w:rsidRPr="005244EC">
        <w:rPr>
          <w:sz w:val="22"/>
          <w:szCs w:val="20"/>
        </w:rPr>
        <w:t>Образовательная программа «Веб-технологии»</w:t>
      </w:r>
    </w:p>
    <w:p w14:paraId="2C008535" w14:textId="77777777" w:rsidR="005244EC" w:rsidRPr="005244EC" w:rsidRDefault="005244EC" w:rsidP="005244EC">
      <w:pPr>
        <w:ind w:firstLine="0"/>
        <w:jc w:val="center"/>
        <w:rPr>
          <w:sz w:val="28"/>
          <w:szCs w:val="24"/>
        </w:rPr>
      </w:pPr>
    </w:p>
    <w:p w14:paraId="535C28B5" w14:textId="77777777" w:rsidR="00790011" w:rsidRPr="005244EC" w:rsidRDefault="00790011" w:rsidP="005244EC">
      <w:pPr>
        <w:ind w:firstLine="0"/>
        <w:jc w:val="center"/>
        <w:rPr>
          <w:sz w:val="28"/>
          <w:szCs w:val="24"/>
        </w:rPr>
      </w:pPr>
      <w:r w:rsidRPr="005244EC">
        <w:rPr>
          <w:sz w:val="28"/>
          <w:szCs w:val="24"/>
        </w:rPr>
        <w:t>Отчет по курсовому проекту</w:t>
      </w:r>
    </w:p>
    <w:p w14:paraId="1192815F" w14:textId="77777777" w:rsidR="00790011" w:rsidRPr="005244EC" w:rsidRDefault="00790011" w:rsidP="005244EC">
      <w:pPr>
        <w:ind w:firstLine="0"/>
        <w:jc w:val="center"/>
        <w:rPr>
          <w:sz w:val="28"/>
          <w:szCs w:val="24"/>
        </w:rPr>
      </w:pPr>
      <w:r w:rsidRPr="005244EC">
        <w:rPr>
          <w:sz w:val="28"/>
          <w:szCs w:val="24"/>
        </w:rPr>
        <w:t>по дисциплине «Инженерное проектирование»</w:t>
      </w:r>
    </w:p>
    <w:p w14:paraId="3C79D647" w14:textId="2B031739" w:rsidR="00790011" w:rsidRPr="005244EC" w:rsidRDefault="00790011" w:rsidP="005244EC">
      <w:pPr>
        <w:ind w:firstLine="0"/>
        <w:jc w:val="center"/>
        <w:rPr>
          <w:sz w:val="28"/>
          <w:szCs w:val="24"/>
        </w:rPr>
      </w:pPr>
    </w:p>
    <w:p w14:paraId="291E478C" w14:textId="5212ACC0" w:rsidR="00790011" w:rsidRPr="005244EC" w:rsidRDefault="00790011" w:rsidP="005244EC">
      <w:pPr>
        <w:ind w:firstLine="0"/>
        <w:jc w:val="center"/>
        <w:rPr>
          <w:sz w:val="28"/>
          <w:szCs w:val="24"/>
        </w:rPr>
      </w:pPr>
      <w:r w:rsidRPr="005244EC">
        <w:rPr>
          <w:sz w:val="28"/>
          <w:szCs w:val="24"/>
        </w:rPr>
        <w:t>Тема: «</w:t>
      </w:r>
      <w:r w:rsidR="004B55C7">
        <w:rPr>
          <w:sz w:val="28"/>
          <w:szCs w:val="24"/>
        </w:rPr>
        <w:t>Доработка</w:t>
      </w:r>
      <w:r w:rsidR="005244EC">
        <w:rPr>
          <w:sz w:val="28"/>
          <w:szCs w:val="24"/>
        </w:rPr>
        <w:t xml:space="preserve"> информационной системы для салона красоты</w:t>
      </w:r>
      <w:r w:rsidRPr="005244EC">
        <w:rPr>
          <w:sz w:val="28"/>
          <w:szCs w:val="24"/>
        </w:rPr>
        <w:t>»</w:t>
      </w:r>
    </w:p>
    <w:p w14:paraId="09AB92F7" w14:textId="6BE4A826" w:rsidR="00790011" w:rsidRPr="005244EC" w:rsidRDefault="00790011" w:rsidP="003125A5">
      <w:pPr>
        <w:ind w:firstLine="0"/>
        <w:jc w:val="center"/>
        <w:rPr>
          <w:sz w:val="28"/>
          <w:szCs w:val="24"/>
        </w:rPr>
      </w:pPr>
    </w:p>
    <w:p w14:paraId="1631BDB0" w14:textId="3E139F68" w:rsidR="00790011" w:rsidRPr="005244EC" w:rsidRDefault="00790011" w:rsidP="003125A5">
      <w:pPr>
        <w:ind w:firstLine="0"/>
        <w:jc w:val="center"/>
        <w:rPr>
          <w:sz w:val="28"/>
          <w:szCs w:val="24"/>
        </w:rPr>
      </w:pPr>
    </w:p>
    <w:p w14:paraId="0D46C602" w14:textId="77777777" w:rsidR="00790011" w:rsidRPr="003125A5" w:rsidRDefault="00790011" w:rsidP="003125A5">
      <w:pPr>
        <w:ind w:firstLine="0"/>
        <w:jc w:val="right"/>
        <w:rPr>
          <w:b/>
          <w:bCs/>
          <w:sz w:val="28"/>
          <w:szCs w:val="24"/>
        </w:rPr>
      </w:pPr>
      <w:r w:rsidRPr="003125A5">
        <w:rPr>
          <w:b/>
          <w:bCs/>
          <w:sz w:val="28"/>
          <w:szCs w:val="24"/>
        </w:rPr>
        <w:t>Выполнил:</w:t>
      </w:r>
    </w:p>
    <w:p w14:paraId="6F26EFA0" w14:textId="552D2D19" w:rsidR="00790011" w:rsidRPr="005244EC" w:rsidRDefault="00790011" w:rsidP="003125A5">
      <w:pPr>
        <w:ind w:firstLine="0"/>
        <w:jc w:val="right"/>
        <w:rPr>
          <w:sz w:val="28"/>
          <w:szCs w:val="24"/>
        </w:rPr>
      </w:pPr>
      <w:r w:rsidRPr="005244EC">
        <w:rPr>
          <w:sz w:val="28"/>
          <w:szCs w:val="24"/>
        </w:rPr>
        <w:t>Студент группы 1</w:t>
      </w:r>
      <w:r w:rsidR="003125A5">
        <w:rPr>
          <w:sz w:val="28"/>
          <w:szCs w:val="24"/>
        </w:rPr>
        <w:t>91-361</w:t>
      </w:r>
    </w:p>
    <w:p w14:paraId="43C3B01B" w14:textId="02C6D280" w:rsidR="00790011" w:rsidRPr="005244EC" w:rsidRDefault="00790011" w:rsidP="003125A5">
      <w:pPr>
        <w:ind w:firstLine="0"/>
        <w:jc w:val="right"/>
        <w:rPr>
          <w:sz w:val="28"/>
          <w:szCs w:val="24"/>
        </w:rPr>
      </w:pPr>
      <w:r w:rsidRPr="005244EC">
        <w:rPr>
          <w:sz w:val="28"/>
          <w:szCs w:val="24"/>
        </w:rPr>
        <w:t xml:space="preserve">_________________  </w:t>
      </w:r>
      <w:r w:rsidR="00CE20CD">
        <w:rPr>
          <w:sz w:val="28"/>
          <w:szCs w:val="24"/>
        </w:rPr>
        <w:t xml:space="preserve">  </w:t>
      </w:r>
      <w:r w:rsidRPr="005244EC">
        <w:rPr>
          <w:sz w:val="28"/>
          <w:szCs w:val="24"/>
        </w:rPr>
        <w:t xml:space="preserve">                        </w:t>
      </w:r>
      <w:r w:rsidR="00CE20CD">
        <w:rPr>
          <w:sz w:val="28"/>
          <w:szCs w:val="24"/>
        </w:rPr>
        <w:t xml:space="preserve">     </w:t>
      </w:r>
      <w:r w:rsidR="003125A5">
        <w:rPr>
          <w:sz w:val="28"/>
          <w:szCs w:val="24"/>
        </w:rPr>
        <w:t>Козлов А.В.</w:t>
      </w:r>
    </w:p>
    <w:p w14:paraId="4547D3B3" w14:textId="77777777" w:rsidR="00790011" w:rsidRPr="00CE20CD" w:rsidRDefault="00790011" w:rsidP="003125A5">
      <w:pPr>
        <w:ind w:firstLine="0"/>
        <w:jc w:val="right"/>
        <w:rPr>
          <w:sz w:val="22"/>
          <w:szCs w:val="20"/>
        </w:rPr>
      </w:pPr>
      <w:r w:rsidRPr="00CE20CD">
        <w:rPr>
          <w:sz w:val="22"/>
          <w:szCs w:val="20"/>
        </w:rPr>
        <w:t xml:space="preserve">подпись, дата                                                                               </w:t>
      </w:r>
      <w:r w:rsidRPr="00CE20CD">
        <w:rPr>
          <w:sz w:val="22"/>
          <w:szCs w:val="20"/>
        </w:rPr>
        <w:tab/>
      </w:r>
    </w:p>
    <w:p w14:paraId="6F915656" w14:textId="11D73E50" w:rsidR="00790011" w:rsidRPr="005244EC" w:rsidRDefault="00790011" w:rsidP="003125A5">
      <w:pPr>
        <w:ind w:firstLine="0"/>
        <w:jc w:val="center"/>
        <w:rPr>
          <w:sz w:val="28"/>
          <w:szCs w:val="24"/>
        </w:rPr>
      </w:pPr>
    </w:p>
    <w:p w14:paraId="35AA190E" w14:textId="77777777" w:rsidR="00790011" w:rsidRPr="003125A5" w:rsidRDefault="00790011" w:rsidP="003125A5">
      <w:pPr>
        <w:ind w:firstLine="0"/>
        <w:jc w:val="right"/>
        <w:rPr>
          <w:b/>
          <w:bCs/>
          <w:sz w:val="28"/>
          <w:szCs w:val="24"/>
        </w:rPr>
      </w:pPr>
      <w:r w:rsidRPr="003125A5">
        <w:rPr>
          <w:b/>
          <w:bCs/>
          <w:sz w:val="28"/>
          <w:szCs w:val="24"/>
        </w:rPr>
        <w:t>Принял:</w:t>
      </w:r>
    </w:p>
    <w:p w14:paraId="598FF2A5" w14:textId="77777777" w:rsidR="00790011" w:rsidRPr="005244EC" w:rsidRDefault="00790011" w:rsidP="003125A5">
      <w:pPr>
        <w:ind w:firstLine="0"/>
        <w:jc w:val="right"/>
        <w:rPr>
          <w:sz w:val="28"/>
          <w:szCs w:val="24"/>
        </w:rPr>
      </w:pPr>
      <w:r w:rsidRPr="005244EC">
        <w:rPr>
          <w:sz w:val="28"/>
          <w:szCs w:val="24"/>
        </w:rPr>
        <w:t>Старший преподаватель</w:t>
      </w:r>
    </w:p>
    <w:p w14:paraId="025C8581" w14:textId="21ACF1D9" w:rsidR="00790011" w:rsidRPr="005244EC" w:rsidRDefault="00790011" w:rsidP="003125A5">
      <w:pPr>
        <w:ind w:firstLine="0"/>
        <w:jc w:val="right"/>
        <w:rPr>
          <w:sz w:val="28"/>
          <w:szCs w:val="24"/>
        </w:rPr>
      </w:pPr>
      <w:r w:rsidRPr="005244EC">
        <w:rPr>
          <w:sz w:val="28"/>
          <w:szCs w:val="24"/>
        </w:rPr>
        <w:t xml:space="preserve">_________________                          </w:t>
      </w:r>
      <w:r w:rsidR="00CE20CD">
        <w:rPr>
          <w:sz w:val="28"/>
          <w:szCs w:val="24"/>
        </w:rPr>
        <w:t xml:space="preserve"> </w:t>
      </w:r>
      <w:r w:rsidRPr="005244EC">
        <w:rPr>
          <w:sz w:val="28"/>
          <w:szCs w:val="24"/>
        </w:rPr>
        <w:t>Даньшина М.В.</w:t>
      </w:r>
    </w:p>
    <w:p w14:paraId="03CC4C66" w14:textId="0A2AA2C4" w:rsidR="00790011" w:rsidRPr="0079612D" w:rsidRDefault="00790011" w:rsidP="0079612D">
      <w:pPr>
        <w:ind w:firstLine="0"/>
        <w:jc w:val="right"/>
        <w:rPr>
          <w:sz w:val="22"/>
          <w:szCs w:val="20"/>
        </w:rPr>
      </w:pPr>
      <w:r w:rsidRPr="00CE20CD">
        <w:rPr>
          <w:sz w:val="22"/>
          <w:szCs w:val="20"/>
        </w:rPr>
        <w:t xml:space="preserve">подпись, дата      </w:t>
      </w:r>
      <w:r w:rsidR="00CE20CD">
        <w:rPr>
          <w:sz w:val="22"/>
          <w:szCs w:val="20"/>
        </w:rPr>
        <w:t xml:space="preserve">     </w:t>
      </w:r>
      <w:r w:rsidRPr="00CE20CD">
        <w:rPr>
          <w:sz w:val="22"/>
          <w:szCs w:val="20"/>
        </w:rPr>
        <w:t xml:space="preserve">  </w:t>
      </w:r>
      <w:r w:rsidR="00CE20CD">
        <w:rPr>
          <w:sz w:val="22"/>
          <w:szCs w:val="20"/>
        </w:rPr>
        <w:t xml:space="preserve">               </w:t>
      </w:r>
      <w:r w:rsidRPr="00CE20CD">
        <w:rPr>
          <w:sz w:val="22"/>
          <w:szCs w:val="20"/>
        </w:rPr>
        <w:t xml:space="preserve">                                       </w:t>
      </w:r>
      <w:r w:rsidRPr="00CE20CD">
        <w:rPr>
          <w:sz w:val="22"/>
          <w:szCs w:val="20"/>
        </w:rPr>
        <w:tab/>
      </w:r>
    </w:p>
    <w:p w14:paraId="635649F9" w14:textId="7272CE6D" w:rsidR="00790011" w:rsidRDefault="00671F00" w:rsidP="005C2010">
      <w:pPr>
        <w:pStyle w:val="a9"/>
      </w:pPr>
      <w:r>
        <w:lastRenderedPageBreak/>
        <w:t>ВВЕДЕНИЕ</w:t>
      </w:r>
    </w:p>
    <w:p w14:paraId="39661087" w14:textId="2F2B6448" w:rsidR="00610FA9" w:rsidRDefault="00F1063D" w:rsidP="00610FA9">
      <w:r>
        <w:t xml:space="preserve">В рамках данного курсового проекта была </w:t>
      </w:r>
      <w:r w:rsidR="004B55C7">
        <w:t>произведена доработка</w:t>
      </w:r>
      <w:r>
        <w:t xml:space="preserve"> информационн</w:t>
      </w:r>
      <w:r w:rsidR="004B55C7">
        <w:t>ой</w:t>
      </w:r>
      <w:r>
        <w:t xml:space="preserve"> систем</w:t>
      </w:r>
      <w:r w:rsidR="004B55C7">
        <w:t>ы</w:t>
      </w:r>
      <w:r>
        <w:t xml:space="preserve"> для салона красоты.</w:t>
      </w:r>
      <w:r w:rsidR="00C10B2F">
        <w:t xml:space="preserve"> В состав разработанной системы входят </w:t>
      </w:r>
      <w:r w:rsidR="004B55C7">
        <w:t>веб-приложение</w:t>
      </w:r>
      <w:r w:rsidR="00C10B2F" w:rsidRPr="00C10B2F">
        <w:t xml:space="preserve">, </w:t>
      </w:r>
      <w:r w:rsidR="004B55C7">
        <w:t>серверное приложение</w:t>
      </w:r>
      <w:r w:rsidR="00C10B2F" w:rsidRPr="00C10B2F">
        <w:t xml:space="preserve"> </w:t>
      </w:r>
      <w:r w:rsidR="00C10B2F">
        <w:t>и база данных. Система размещена на хостинге</w:t>
      </w:r>
      <w:r w:rsidR="00C10B2F" w:rsidRPr="00C10B2F">
        <w:t xml:space="preserve"> </w:t>
      </w:r>
      <w:r w:rsidR="00C10B2F">
        <w:t>факультета информационных технологий</w:t>
      </w:r>
      <w:r w:rsidR="001B426D">
        <w:t>.</w:t>
      </w:r>
      <w:r w:rsidR="00771A9D">
        <w:t xml:space="preserve"> </w:t>
      </w:r>
      <w:r w:rsidR="00E07383">
        <w:fldChar w:fldCharType="begin"/>
      </w:r>
      <w:r w:rsidR="00320071">
        <w:instrText xml:space="preserve"> ADDIN ZOTERO_ITEM CSL_CITATION {"citationID":"lQKhH6XY","properties":{"formattedCitation":"[8]","plainCitation":"[8]","noteIndex":0},"citationItems":[{"id":195,"uris":["http://zotero.org/users/6951153/items/I5EWSGXS"],"uri":["http://zotero.org/users/6951153/items/I5EWSGXS"],"itemData":{"id":195,"type":"webpage","title":"Front курсового проекта","URL":"http://kozlov.std-1497.ist.mospolytech.ru/","accessed":{"date-parts":[["2021",6,28]]}}}],"schema":"https://github.com/citation-style-language/schema/raw/master/csl-citation.json"} </w:instrText>
      </w:r>
      <w:r w:rsidR="00E07383">
        <w:fldChar w:fldCharType="separate"/>
      </w:r>
      <w:r w:rsidR="00320071" w:rsidRPr="00320071">
        <w:rPr>
          <w:rFonts w:cs="Times New Roman"/>
        </w:rPr>
        <w:t>[8]</w:t>
      </w:r>
      <w:r w:rsidR="00E07383">
        <w:fldChar w:fldCharType="end"/>
      </w:r>
    </w:p>
    <w:p w14:paraId="0A8C6C8A" w14:textId="4749D2EC" w:rsidR="004B55C7" w:rsidRPr="00EE1C52" w:rsidRDefault="004B55C7" w:rsidP="00610FA9">
      <w:r>
        <w:t xml:space="preserve">Помимо </w:t>
      </w:r>
      <w:r w:rsidR="00EE1C52">
        <w:t>результатов работы за осенний семестр 2021</w:t>
      </w:r>
      <w:r w:rsidR="00EE1C52" w:rsidRPr="00EE1C52">
        <w:t xml:space="preserve">/2022 </w:t>
      </w:r>
      <w:r w:rsidR="00EE1C52">
        <w:t xml:space="preserve">учебного года, в отчёте преимущественно содержится доработанный текст из отчёта за прошлый семестр. Этот текст было решено оставить, чтобы вся система была описана в одном отчёте. Так же все базовые аспекты </w:t>
      </w:r>
      <w:r w:rsidR="00EE1C52" w:rsidRPr="00EE1C52">
        <w:t>системы</w:t>
      </w:r>
      <w:r w:rsidR="00EE1C52">
        <w:t>, например, архитектура серверного-приложения, были возложены в предыдущем семестре и не были подвержены изменениям.</w:t>
      </w:r>
    </w:p>
    <w:p w14:paraId="3091173B" w14:textId="0D5355A7" w:rsidR="001C1553" w:rsidRDefault="002D2929" w:rsidP="00A227E7">
      <w:r>
        <w:t xml:space="preserve">Целью данного курсового проекта является расширение информационного </w:t>
      </w:r>
      <w:r w:rsidR="009D1AAD">
        <w:t xml:space="preserve">поля небольшого салона красоты, а именно формирование информационной системы для </w:t>
      </w:r>
      <w:r w:rsidR="009D1AAD" w:rsidRPr="009D1AAD">
        <w:t>более удобног</w:t>
      </w:r>
      <w:r w:rsidR="00A1198A">
        <w:t xml:space="preserve">о </w:t>
      </w:r>
      <w:r w:rsidR="00A1198A" w:rsidRPr="00A1198A">
        <w:t xml:space="preserve">способа </w:t>
      </w:r>
      <w:r w:rsidR="009D1AAD">
        <w:t>информирования клиентов об оказываемых услугах</w:t>
      </w:r>
      <w:r w:rsidR="00A1198A">
        <w:t xml:space="preserve"> и способа ведения учёта заказов.</w:t>
      </w:r>
    </w:p>
    <w:p w14:paraId="3BE5FE6C" w14:textId="425AF85E" w:rsidR="00A227E7" w:rsidRDefault="00A227E7" w:rsidP="00A227E7">
      <w:r>
        <w:t>Задачи данного курсового проекта:</w:t>
      </w:r>
    </w:p>
    <w:p w14:paraId="36F6FF99" w14:textId="2CA09336" w:rsidR="00A227E7" w:rsidRDefault="00F827F9" w:rsidP="00A227E7">
      <w:pPr>
        <w:pStyle w:val="af"/>
        <w:numPr>
          <w:ilvl w:val="0"/>
          <w:numId w:val="7"/>
        </w:numPr>
      </w:pPr>
      <w:r>
        <w:t>провести анализ отечественных и зарубежных аналогов</w:t>
      </w:r>
      <w:r w:rsidR="0087776E" w:rsidRPr="0087776E">
        <w:t>;</w:t>
      </w:r>
    </w:p>
    <w:p w14:paraId="32CC1790" w14:textId="4FC72170" w:rsidR="00F827F9" w:rsidRDefault="0045173E" w:rsidP="00A227E7">
      <w:pPr>
        <w:pStyle w:val="af"/>
        <w:numPr>
          <w:ilvl w:val="0"/>
          <w:numId w:val="7"/>
        </w:numPr>
      </w:pPr>
      <w:r>
        <w:t>составить формальные модели для формирования представления о системе</w:t>
      </w:r>
      <w:r w:rsidR="0087776E" w:rsidRPr="0087776E">
        <w:t>;</w:t>
      </w:r>
    </w:p>
    <w:p w14:paraId="5E245CB7" w14:textId="5BA00B6E" w:rsidR="0045173E" w:rsidRDefault="0045173E" w:rsidP="00A227E7">
      <w:pPr>
        <w:pStyle w:val="af"/>
        <w:numPr>
          <w:ilvl w:val="0"/>
          <w:numId w:val="7"/>
        </w:numPr>
      </w:pPr>
      <w:r>
        <w:t>с</w:t>
      </w:r>
      <w:r w:rsidR="0087776E">
        <w:t>оставить</w:t>
      </w:r>
      <w:r>
        <w:t xml:space="preserve"> модель данных для </w:t>
      </w:r>
      <w:r w:rsidR="0087776E">
        <w:t>создания</w:t>
      </w:r>
      <w:r>
        <w:t xml:space="preserve"> на её основе базы данных</w:t>
      </w:r>
      <w:r w:rsidR="0087776E" w:rsidRPr="0087776E">
        <w:t>;</w:t>
      </w:r>
    </w:p>
    <w:p w14:paraId="11AC84D8" w14:textId="50368428" w:rsidR="0087776E" w:rsidRDefault="0087776E" w:rsidP="00A227E7">
      <w:pPr>
        <w:pStyle w:val="af"/>
        <w:numPr>
          <w:ilvl w:val="0"/>
          <w:numId w:val="7"/>
        </w:numPr>
      </w:pPr>
      <w:r>
        <w:t xml:space="preserve">создать веб-приложение и серверное приложение, ведя </w:t>
      </w:r>
      <w:r w:rsidR="002141BC">
        <w:t>разработку в репозитории и и</w:t>
      </w:r>
      <w:r w:rsidR="00B2509B">
        <w:t>с</w:t>
      </w:r>
      <w:r w:rsidR="002141BC">
        <w:t>пользованием веток</w:t>
      </w:r>
      <w:r w:rsidR="00631334">
        <w:t>;</w:t>
      </w:r>
    </w:p>
    <w:p w14:paraId="4FFC63F0" w14:textId="492A8701" w:rsidR="00021BE1" w:rsidRDefault="00F764D1" w:rsidP="00021BE1">
      <w:pPr>
        <w:pStyle w:val="af"/>
        <w:numPr>
          <w:ilvl w:val="0"/>
          <w:numId w:val="7"/>
        </w:numPr>
      </w:pPr>
      <w:r>
        <w:t xml:space="preserve">для каждого </w:t>
      </w:r>
      <w:r w:rsidR="003E71CF">
        <w:t>приложения разъяснить структуру</w:t>
      </w:r>
      <w:r w:rsidR="00021BE1">
        <w:t>,</w:t>
      </w:r>
      <w:r w:rsidR="003E71CF">
        <w:t xml:space="preserve"> </w:t>
      </w:r>
      <w:r w:rsidR="00F81F2F">
        <w:t xml:space="preserve">описать </w:t>
      </w:r>
      <w:r w:rsidR="003E71CF">
        <w:t>особенности функционирования</w:t>
      </w:r>
      <w:r w:rsidR="008A6BF0">
        <w:t xml:space="preserve"> и провести тестирование</w:t>
      </w:r>
      <w:r w:rsidR="004B55C7" w:rsidRPr="004B55C7">
        <w:t>;</w:t>
      </w:r>
    </w:p>
    <w:p w14:paraId="7F89FC4A" w14:textId="28502B67" w:rsidR="004B55C7" w:rsidRDefault="002776BF" w:rsidP="00021BE1">
      <w:pPr>
        <w:pStyle w:val="af"/>
        <w:numPr>
          <w:ilvl w:val="0"/>
          <w:numId w:val="7"/>
        </w:numPr>
      </w:pPr>
      <w:r>
        <w:t xml:space="preserve">доработать проект в соответствии с требованиями </w:t>
      </w:r>
      <w:r w:rsidRPr="002776BF">
        <w:t>осенн</w:t>
      </w:r>
      <w:r>
        <w:t>его</w:t>
      </w:r>
      <w:r w:rsidRPr="002776BF">
        <w:t xml:space="preserve"> семестр</w:t>
      </w:r>
      <w:r>
        <w:t>а</w:t>
      </w:r>
      <w:r w:rsidRPr="002776BF">
        <w:t xml:space="preserve"> 2021/2022 учебного года</w:t>
      </w:r>
      <w:r>
        <w:t>.</w:t>
      </w:r>
    </w:p>
    <w:p w14:paraId="22A5B992" w14:textId="152211D7" w:rsidR="009C465F" w:rsidRDefault="009C465F" w:rsidP="009C465F">
      <w:r>
        <w:t>Объектом</w:t>
      </w:r>
      <w:r w:rsidR="00C16DD6">
        <w:t xml:space="preserve"> исследования</w:t>
      </w:r>
      <w:r>
        <w:t xml:space="preserve"> данного курсового проекта является небольшой салон красоты, а предметом исследования является формируемая информационная система</w:t>
      </w:r>
      <w:r w:rsidR="002652D4">
        <w:t xml:space="preserve"> для салона красоты</w:t>
      </w:r>
      <w:r>
        <w:t>.</w:t>
      </w:r>
    </w:p>
    <w:p w14:paraId="67C0CA09" w14:textId="29CAAB27" w:rsidR="00A65FC0" w:rsidRDefault="00323899" w:rsidP="00320071">
      <w:r>
        <w:t xml:space="preserve">В данной курсовой работе содержатся </w:t>
      </w:r>
      <w:r w:rsidR="00067E2C">
        <w:t>7</w:t>
      </w:r>
      <w:r w:rsidR="00203A3C">
        <w:t xml:space="preserve"> </w:t>
      </w:r>
      <w:r>
        <w:t>таблиц</w:t>
      </w:r>
      <w:r w:rsidR="000A01F8">
        <w:t xml:space="preserve"> и</w:t>
      </w:r>
      <w:r>
        <w:t xml:space="preserve"> </w:t>
      </w:r>
      <w:r w:rsidR="00067E2C">
        <w:t>9</w:t>
      </w:r>
      <w:r>
        <w:t xml:space="preserve"> рисунков</w:t>
      </w:r>
      <w:r w:rsidR="000A01F8">
        <w:t>,</w:t>
      </w:r>
      <w:r>
        <w:t xml:space="preserve"> состоит она из </w:t>
      </w:r>
      <w:r w:rsidR="00067E2C">
        <w:t>21</w:t>
      </w:r>
      <w:r w:rsidR="00095493">
        <w:t>-</w:t>
      </w:r>
      <w:r w:rsidR="00067E2C">
        <w:t>ой</w:t>
      </w:r>
      <w:r>
        <w:t xml:space="preserve"> страниц</w:t>
      </w:r>
      <w:r w:rsidR="00067E2C">
        <w:t>ы</w:t>
      </w:r>
      <w:r>
        <w:t>.</w:t>
      </w:r>
    </w:p>
    <w:p w14:paraId="069DFDD9" w14:textId="38128C65" w:rsidR="00E51635" w:rsidRDefault="00F32DEE" w:rsidP="008A41A0">
      <w:pPr>
        <w:pStyle w:val="1"/>
      </w:pPr>
      <w:r>
        <w:lastRenderedPageBreak/>
        <w:t>АНАЛИТИЧЕСКАЯ</w:t>
      </w:r>
      <w:r w:rsidR="00E51635">
        <w:t xml:space="preserve"> ЧАСТЬ</w:t>
      </w:r>
    </w:p>
    <w:p w14:paraId="4F90086F" w14:textId="30CC9898" w:rsidR="00E51635" w:rsidRDefault="008A41A0" w:rsidP="008A41A0">
      <w:pPr>
        <w:pStyle w:val="2"/>
      </w:pPr>
      <w:r>
        <w:t>Анализ аналогов</w:t>
      </w:r>
    </w:p>
    <w:p w14:paraId="3406D17E" w14:textId="2AE84ADB" w:rsidR="00E17BF9" w:rsidRPr="00E17BF9" w:rsidRDefault="00E17BF9" w:rsidP="00E17BF9">
      <w:r>
        <w:t>Согласно объекту исследования в качестве аналогов были выбраны салоны красоты, а не сети салонов красоты. Были выбраны два отечественных аналога и один зарубежный.</w:t>
      </w:r>
    </w:p>
    <w:p w14:paraId="2FD3EBAF" w14:textId="7B64396E" w:rsidR="000D182A" w:rsidRDefault="001E08D2" w:rsidP="000D182A">
      <w:pPr>
        <w:pStyle w:val="3"/>
      </w:pPr>
      <w:r>
        <w:t xml:space="preserve">Салон красоты </w:t>
      </w:r>
      <w:r w:rsidR="005F14E4">
        <w:t>«</w:t>
      </w:r>
      <w:r w:rsidR="003C5864">
        <w:t>Силуэт</w:t>
      </w:r>
      <w:r w:rsidR="005F14E4">
        <w:t>»</w:t>
      </w:r>
    </w:p>
    <w:p w14:paraId="465770F2" w14:textId="5F368E87" w:rsidR="00320071" w:rsidRDefault="0098413C" w:rsidP="003C5864">
      <w:r>
        <w:t>«</w:t>
      </w:r>
      <w:r w:rsidR="003C5864">
        <w:t>Силуэт</w:t>
      </w:r>
      <w:r>
        <w:t>»</w:t>
      </w:r>
      <w:r w:rsidR="00245C0A" w:rsidRPr="00245C0A">
        <w:t xml:space="preserve"> </w:t>
      </w:r>
      <w:r>
        <w:t>–</w:t>
      </w:r>
      <w:r w:rsidR="00245C0A" w:rsidRPr="00245C0A">
        <w:t xml:space="preserve"> это </w:t>
      </w:r>
      <w:r w:rsidR="003C5864">
        <w:t>отечественный центр здоровья и красоты</w:t>
      </w:r>
      <w:r w:rsidR="00320071">
        <w:t xml:space="preserve"> в</w:t>
      </w:r>
      <w:r w:rsidR="003C5864">
        <w:t xml:space="preserve"> Дедовске.</w:t>
      </w:r>
      <w:r w:rsidR="00320071">
        <w:t xml:space="preserve"> </w:t>
      </w:r>
      <w:r w:rsidR="00320071">
        <w:fldChar w:fldCharType="begin"/>
      </w:r>
      <w:r w:rsidR="00320071">
        <w:instrText xml:space="preserve"> ADDIN ZOTERO_ITEM CSL_CITATION {"citationID":"0jP1fhY1","properties":{"formattedCitation":"[3]","plainCitation":"[3]","noteIndex":0},"citationItems":[{"id":209,"uris":["http://zotero.org/users/6951153/items/25F8CDZ9"],"uri":["http://zotero.org/users/6951153/items/25F8CDZ9"],"itemData":{"id":209,"type":"webpage","title":"Салон красоты \"Силуэт\"","URL":"http://siluet-salon.ru/","accessed":{"date-parts":[["2022",1,18]]}}}],"schema":"https://github.com/citation-style-language/schema/raw/master/csl-citation.json"} </w:instrText>
      </w:r>
      <w:r w:rsidR="00320071">
        <w:fldChar w:fldCharType="separate"/>
      </w:r>
      <w:r w:rsidR="00320071" w:rsidRPr="00320071">
        <w:rPr>
          <w:rFonts w:cs="Times New Roman"/>
        </w:rPr>
        <w:t>[3]</w:t>
      </w:r>
      <w:r w:rsidR="00320071">
        <w:fldChar w:fldCharType="end"/>
      </w:r>
    </w:p>
    <w:p w14:paraId="4A0A0CA5" w14:textId="6B0F55B2" w:rsidR="00434C82" w:rsidRDefault="00434C82" w:rsidP="003C5864">
      <w:r>
        <w:t>Оценка критериев сайта</w:t>
      </w:r>
      <w:r w:rsidR="001E08D2">
        <w:t xml:space="preserve"> салона красоты «Силуэт»</w:t>
      </w:r>
      <w:r>
        <w:t xml:space="preserve"> приведена в </w:t>
      </w:r>
      <w:r w:rsidR="00BC7E7A">
        <w:fldChar w:fldCharType="begin"/>
      </w:r>
      <w:r w:rsidR="00BC7E7A">
        <w:instrText xml:space="preserve"> REF _Ref75703002 \h </w:instrText>
      </w:r>
      <w:r w:rsidR="00BC7E7A">
        <w:fldChar w:fldCharType="separate"/>
      </w:r>
      <w:r w:rsidR="00BC7E7A">
        <w:t xml:space="preserve">таблице </w:t>
      </w:r>
      <w:r w:rsidR="00BC7E7A">
        <w:rPr>
          <w:noProof/>
        </w:rPr>
        <w:t>1</w:t>
      </w:r>
      <w:r w:rsidR="00BC7E7A">
        <w:t>.</w:t>
      </w:r>
      <w:r w:rsidR="00BC7E7A">
        <w:rPr>
          <w:noProof/>
        </w:rPr>
        <w:t>1</w:t>
      </w:r>
      <w:r w:rsidR="00BC7E7A">
        <w:fldChar w:fldCharType="end"/>
      </w:r>
      <w:r w:rsidR="00DE5F6E">
        <w:t>.</w:t>
      </w:r>
    </w:p>
    <w:p w14:paraId="73D01E59" w14:textId="13F6C752" w:rsidR="00BC7E7A" w:rsidRPr="003C5864" w:rsidRDefault="00BC7E7A" w:rsidP="00C5118C">
      <w:pPr>
        <w:pStyle w:val="af8"/>
      </w:pPr>
      <w:bookmarkStart w:id="0" w:name="_Ref75703002"/>
      <w:bookmarkStart w:id="1" w:name="_Ref75712848"/>
      <w:r>
        <w:t xml:space="preserve">Таблица </w:t>
      </w:r>
      <w:fldSimple w:instr=" STYLEREF 1 \s ">
        <w:r w:rsidR="005749B2">
          <w:rPr>
            <w:noProof/>
          </w:rPr>
          <w:t>1</w:t>
        </w:r>
      </w:fldSimple>
      <w:r w:rsidR="005749B2">
        <w:t>.</w:t>
      </w:r>
      <w:fldSimple w:instr=" SEQ Таблица \* ARABIC \s 1 ">
        <w:r w:rsidR="005749B2">
          <w:rPr>
            <w:noProof/>
          </w:rPr>
          <w:t>1</w:t>
        </w:r>
      </w:fldSimple>
      <w:bookmarkEnd w:id="0"/>
      <w:r>
        <w:t xml:space="preserve"> – Оценка критериев</w:t>
      </w:r>
      <w:r w:rsidR="003C5864">
        <w:t xml:space="preserve"> сайта</w:t>
      </w:r>
      <w:r>
        <w:t xml:space="preserve"> «</w:t>
      </w:r>
      <w:bookmarkEnd w:id="1"/>
      <w:r w:rsidR="003C5864">
        <w:t>Силуэт»</w:t>
      </w:r>
    </w:p>
    <w:tbl>
      <w:tblPr>
        <w:tblStyle w:val="af3"/>
        <w:tblpPr w:leftFromText="181" w:rightFromText="181" w:bottomFromText="261" w:vertAnchor="text" w:tblpY="1"/>
        <w:tblOverlap w:val="never"/>
        <w:tblW w:w="0" w:type="auto"/>
        <w:tblLook w:val="04A0" w:firstRow="1" w:lastRow="0" w:firstColumn="1" w:lastColumn="0" w:noHBand="0" w:noVBand="1"/>
      </w:tblPr>
      <w:tblGrid>
        <w:gridCol w:w="2345"/>
        <w:gridCol w:w="7000"/>
      </w:tblGrid>
      <w:tr w:rsidR="00434C82" w14:paraId="789ED82D" w14:textId="77777777" w:rsidTr="00BB4085">
        <w:trPr>
          <w:cantSplit/>
        </w:trPr>
        <w:tc>
          <w:tcPr>
            <w:tcW w:w="2122" w:type="dxa"/>
          </w:tcPr>
          <w:p w14:paraId="5058AD86" w14:textId="50BB2C3B" w:rsidR="00434C82" w:rsidRDefault="00434C82" w:rsidP="007528E0">
            <w:pPr>
              <w:pStyle w:val="af4"/>
            </w:pPr>
            <w:r>
              <w:t>Критерий</w:t>
            </w:r>
          </w:p>
        </w:tc>
        <w:tc>
          <w:tcPr>
            <w:tcW w:w="7223" w:type="dxa"/>
          </w:tcPr>
          <w:p w14:paraId="7505BFE0" w14:textId="5E658C78" w:rsidR="00434C82" w:rsidRDefault="007E4539" w:rsidP="007528E0">
            <w:pPr>
              <w:pStyle w:val="af4"/>
            </w:pPr>
            <w:r>
              <w:t>Оценка</w:t>
            </w:r>
          </w:p>
        </w:tc>
      </w:tr>
      <w:tr w:rsidR="0020292E" w14:paraId="045FC585" w14:textId="77777777" w:rsidTr="00BB4085">
        <w:trPr>
          <w:cantSplit/>
        </w:trPr>
        <w:tc>
          <w:tcPr>
            <w:tcW w:w="2122" w:type="dxa"/>
          </w:tcPr>
          <w:p w14:paraId="00D83475" w14:textId="3C6383C6" w:rsidR="0020292E" w:rsidRDefault="003C5864" w:rsidP="0020292E">
            <w:pPr>
              <w:pStyle w:val="af4"/>
            </w:pPr>
            <w:r>
              <w:t>СЕО-оптимизация</w:t>
            </w:r>
          </w:p>
        </w:tc>
        <w:tc>
          <w:tcPr>
            <w:tcW w:w="7223" w:type="dxa"/>
          </w:tcPr>
          <w:p w14:paraId="01611498" w14:textId="655CC143" w:rsidR="0020292E" w:rsidRDefault="007E4539" w:rsidP="0020292E">
            <w:pPr>
              <w:pStyle w:val="af6"/>
            </w:pPr>
            <w:r>
              <w:t>Отсутствуют ключевые слова. Присутствует содержательное описание.</w:t>
            </w:r>
          </w:p>
        </w:tc>
      </w:tr>
      <w:tr w:rsidR="0020292E" w14:paraId="05A3E96D" w14:textId="77777777" w:rsidTr="00BB4085">
        <w:trPr>
          <w:cantSplit/>
        </w:trPr>
        <w:tc>
          <w:tcPr>
            <w:tcW w:w="2122" w:type="dxa"/>
          </w:tcPr>
          <w:p w14:paraId="69292410" w14:textId="3CC571BD" w:rsidR="0020292E" w:rsidRDefault="0020292E" w:rsidP="0020292E">
            <w:pPr>
              <w:pStyle w:val="af4"/>
            </w:pPr>
            <w:r>
              <w:t>Доступность</w:t>
            </w:r>
          </w:p>
        </w:tc>
        <w:tc>
          <w:tcPr>
            <w:tcW w:w="7223" w:type="dxa"/>
          </w:tcPr>
          <w:p w14:paraId="6A5979D6" w14:textId="17E31AF0" w:rsidR="0020292E" w:rsidRDefault="0020292E" w:rsidP="0020292E">
            <w:pPr>
              <w:pStyle w:val="af6"/>
            </w:pPr>
            <w:r>
              <w:t xml:space="preserve">Нет специальных атрибутов для экранного диктора. </w:t>
            </w:r>
            <w:r w:rsidR="007E4539">
              <w:t>С</w:t>
            </w:r>
            <w:r>
              <w:t xml:space="preserve">сылки не обладают сопровождающей информацией. </w:t>
            </w:r>
            <w:r w:rsidR="00BB4085">
              <w:t>Плохая контрастность у описания услуг</w:t>
            </w:r>
            <w:r>
              <w:t>.</w:t>
            </w:r>
          </w:p>
        </w:tc>
      </w:tr>
      <w:tr w:rsidR="0020292E" w14:paraId="15D0FE84" w14:textId="77777777" w:rsidTr="00BB4085">
        <w:trPr>
          <w:cantSplit/>
        </w:trPr>
        <w:tc>
          <w:tcPr>
            <w:tcW w:w="2122" w:type="dxa"/>
          </w:tcPr>
          <w:p w14:paraId="7C3EB689" w14:textId="35D374D8" w:rsidR="0020292E" w:rsidRDefault="0020292E" w:rsidP="0020292E">
            <w:pPr>
              <w:pStyle w:val="af4"/>
            </w:pPr>
            <w:r>
              <w:t>Структура</w:t>
            </w:r>
          </w:p>
        </w:tc>
        <w:tc>
          <w:tcPr>
            <w:tcW w:w="7223" w:type="dxa"/>
          </w:tcPr>
          <w:p w14:paraId="5B0C8587" w14:textId="4B3F32FF" w:rsidR="0087516B" w:rsidRPr="0087516B" w:rsidRDefault="0087516B" w:rsidP="0020292E">
            <w:pPr>
              <w:pStyle w:val="af6"/>
            </w:pPr>
            <w:r>
              <w:t>Сайт был создан при помощи «</w:t>
            </w:r>
            <w:r>
              <w:rPr>
                <w:lang w:val="en-US"/>
              </w:rPr>
              <w:t>Joomla</w:t>
            </w:r>
            <w:r w:rsidRPr="0087516B">
              <w:t>!</w:t>
            </w:r>
            <w:r>
              <w:t>».</w:t>
            </w:r>
          </w:p>
          <w:p w14:paraId="0CEDB1F7" w14:textId="5823C5FF" w:rsidR="0020292E" w:rsidRPr="00AB53FC" w:rsidRDefault="0087516B" w:rsidP="0020292E">
            <w:pPr>
              <w:pStyle w:val="af6"/>
            </w:pPr>
            <w:r>
              <w:t xml:space="preserve">В шапке сайта расположена навигационная панель по семи разделам. </w:t>
            </w:r>
            <w:r w:rsidR="00B43B8C">
              <w:t xml:space="preserve">При прокрутке разделов она закрепляется в верхней части экрана. Каждый из семи разделов расположен в собственном </w:t>
            </w:r>
            <w:r w:rsidR="00B43B8C">
              <w:rPr>
                <w:lang w:val="en-US"/>
              </w:rPr>
              <w:t>html</w:t>
            </w:r>
            <w:r w:rsidR="00B43B8C" w:rsidRPr="00B43B8C">
              <w:t>-</w:t>
            </w:r>
            <w:r w:rsidR="00B43B8C">
              <w:t>файле, шапка дублируется во всех файлах.</w:t>
            </w:r>
          </w:p>
        </w:tc>
      </w:tr>
      <w:tr w:rsidR="0020292E" w14:paraId="0792E93B" w14:textId="77777777" w:rsidTr="00BB4085">
        <w:trPr>
          <w:cantSplit/>
        </w:trPr>
        <w:tc>
          <w:tcPr>
            <w:tcW w:w="2122" w:type="dxa"/>
          </w:tcPr>
          <w:p w14:paraId="0DC0C0C2" w14:textId="341DE1C9" w:rsidR="0020292E" w:rsidRDefault="0020292E" w:rsidP="0020292E">
            <w:pPr>
              <w:pStyle w:val="af4"/>
            </w:pPr>
            <w:r>
              <w:t>Адаптивность</w:t>
            </w:r>
          </w:p>
        </w:tc>
        <w:tc>
          <w:tcPr>
            <w:tcW w:w="7223" w:type="dxa"/>
          </w:tcPr>
          <w:p w14:paraId="36AF8BCC" w14:textId="659CCF68" w:rsidR="0020292E" w:rsidRPr="00BB4085" w:rsidRDefault="0020292E" w:rsidP="0020292E">
            <w:pPr>
              <w:pStyle w:val="af6"/>
            </w:pPr>
            <w:r>
              <w:t>Сайт адаптивен под мобильные устройства и планшеты, но не под широкоформатные мониторы.</w:t>
            </w:r>
            <w:r w:rsidR="00BB4085" w:rsidRPr="00BB4085">
              <w:t xml:space="preserve"> </w:t>
            </w:r>
            <w:r w:rsidR="00BB4085">
              <w:t xml:space="preserve">При сокращении ширины шапки, навигационная панель сворачивается в выезжающее </w:t>
            </w:r>
            <w:r w:rsidR="006D2564">
              <w:t xml:space="preserve">с лева </w:t>
            </w:r>
            <w:r w:rsidR="00BB4085">
              <w:t>окно. На мобильных телефонах на главной странице излишнее количество карточек с услугами.</w:t>
            </w:r>
          </w:p>
        </w:tc>
      </w:tr>
      <w:tr w:rsidR="0020292E" w14:paraId="020775B0" w14:textId="77777777" w:rsidTr="00BB4085">
        <w:trPr>
          <w:cantSplit/>
        </w:trPr>
        <w:tc>
          <w:tcPr>
            <w:tcW w:w="2122" w:type="dxa"/>
          </w:tcPr>
          <w:p w14:paraId="2A0A20ED" w14:textId="25511B5F" w:rsidR="0020292E" w:rsidRDefault="0020292E" w:rsidP="0020292E">
            <w:pPr>
              <w:pStyle w:val="af4"/>
            </w:pPr>
            <w:r>
              <w:t>Юзабилити</w:t>
            </w:r>
          </w:p>
        </w:tc>
        <w:tc>
          <w:tcPr>
            <w:tcW w:w="7223" w:type="dxa"/>
          </w:tcPr>
          <w:p w14:paraId="619DE92E" w14:textId="421D5448" w:rsidR="008B4260" w:rsidRDefault="0020292E" w:rsidP="008B4260">
            <w:pPr>
              <w:pStyle w:val="af6"/>
            </w:pPr>
            <w:r>
              <w:t>Сайт интуитивно понятен, но нет возможности вывести все услуги на одной странице и применить к ним фильтр по каким-либо параметрам</w:t>
            </w:r>
            <w:r w:rsidR="00BB4085">
              <w:t xml:space="preserve"> или поиск</w:t>
            </w:r>
            <w:r>
              <w:t>.</w:t>
            </w:r>
          </w:p>
        </w:tc>
      </w:tr>
      <w:tr w:rsidR="0020292E" w14:paraId="6D733D6D" w14:textId="77777777" w:rsidTr="00BB4085">
        <w:trPr>
          <w:cantSplit/>
        </w:trPr>
        <w:tc>
          <w:tcPr>
            <w:tcW w:w="2122" w:type="dxa"/>
          </w:tcPr>
          <w:p w14:paraId="733A8A98" w14:textId="275E332B" w:rsidR="0020292E" w:rsidRDefault="0020292E" w:rsidP="0020292E">
            <w:pPr>
              <w:pStyle w:val="af4"/>
            </w:pPr>
            <w:r>
              <w:t>Функциональность</w:t>
            </w:r>
          </w:p>
        </w:tc>
        <w:tc>
          <w:tcPr>
            <w:tcW w:w="7223" w:type="dxa"/>
          </w:tcPr>
          <w:p w14:paraId="27E3E920" w14:textId="04CBD9B3" w:rsidR="0020292E" w:rsidRDefault="0020292E" w:rsidP="0020292E">
            <w:pPr>
              <w:pStyle w:val="af6"/>
            </w:pPr>
            <w:r>
              <w:t>На сайте можно узнать об оказываемых услугах, контактной информации, вакансиях, новостях</w:t>
            </w:r>
            <w:r w:rsidR="008B4260">
              <w:t xml:space="preserve"> и акциях.</w:t>
            </w:r>
            <w:r>
              <w:t xml:space="preserve"> </w:t>
            </w:r>
          </w:p>
        </w:tc>
      </w:tr>
      <w:tr w:rsidR="0020292E" w14:paraId="32859A00" w14:textId="77777777" w:rsidTr="00BB4085">
        <w:trPr>
          <w:cantSplit/>
        </w:trPr>
        <w:tc>
          <w:tcPr>
            <w:tcW w:w="2122" w:type="dxa"/>
          </w:tcPr>
          <w:p w14:paraId="384F4D07" w14:textId="29C93777" w:rsidR="0020292E" w:rsidRDefault="0020292E" w:rsidP="0020292E">
            <w:pPr>
              <w:pStyle w:val="af4"/>
            </w:pPr>
            <w:r>
              <w:t>Быстродействие</w:t>
            </w:r>
          </w:p>
        </w:tc>
        <w:tc>
          <w:tcPr>
            <w:tcW w:w="7223" w:type="dxa"/>
          </w:tcPr>
          <w:p w14:paraId="554AD2CB" w14:textId="1E09F40C" w:rsidR="0020292E" w:rsidRPr="00A958E8" w:rsidRDefault="0020292E" w:rsidP="00BB7044">
            <w:pPr>
              <w:pStyle w:val="af6"/>
            </w:pPr>
            <w:r>
              <w:t>Не используются современные форматы</w:t>
            </w:r>
            <w:r w:rsidR="00A958E8">
              <w:t xml:space="preserve"> </w:t>
            </w:r>
            <w:r>
              <w:t>изображений</w:t>
            </w:r>
            <w:r w:rsidR="00A958E8">
              <w:t>.</w:t>
            </w:r>
            <w:r w:rsidR="008B4260" w:rsidRPr="008B4260">
              <w:t xml:space="preserve"> </w:t>
            </w:r>
            <w:r>
              <w:t>Множество файлов со стилями блокируют первоначальную отрисовку страницы.</w:t>
            </w:r>
            <w:r w:rsidR="00A958E8">
              <w:t xml:space="preserve"> Главная страница потребляет более четырёх МБ трафика. Не</w:t>
            </w:r>
            <w:r w:rsidR="008F5CAB">
              <w:t>т</w:t>
            </w:r>
            <w:r w:rsidR="00A958E8">
              <w:t xml:space="preserve"> оптимизации под мобильную версию.</w:t>
            </w:r>
          </w:p>
        </w:tc>
      </w:tr>
    </w:tbl>
    <w:p w14:paraId="58DA7FC6" w14:textId="4D282E4A" w:rsidR="007528E0" w:rsidRDefault="001E08D2" w:rsidP="007528E0">
      <w:pPr>
        <w:pStyle w:val="3"/>
      </w:pPr>
      <w:r>
        <w:lastRenderedPageBreak/>
        <w:t xml:space="preserve">Салон красоты </w:t>
      </w:r>
      <w:r w:rsidR="005F14E4">
        <w:t>«</w:t>
      </w:r>
      <w:r>
        <w:rPr>
          <w:lang w:val="en-US"/>
        </w:rPr>
        <w:t>LUX</w:t>
      </w:r>
      <w:r w:rsidR="005F14E4">
        <w:t>»</w:t>
      </w:r>
    </w:p>
    <w:p w14:paraId="4A9A51EE" w14:textId="264A7F77" w:rsidR="00320071" w:rsidRPr="0079612D" w:rsidRDefault="001E08D2" w:rsidP="001D1A4A">
      <w:r w:rsidRPr="001E08D2">
        <w:t>«</w:t>
      </w:r>
      <w:r>
        <w:rPr>
          <w:lang w:val="en-US"/>
        </w:rPr>
        <w:t>LUX</w:t>
      </w:r>
      <w:r w:rsidRPr="001E08D2">
        <w:t xml:space="preserve">» – это отечественный </w:t>
      </w:r>
      <w:r>
        <w:t>салон</w:t>
      </w:r>
      <w:r w:rsidRPr="001E08D2">
        <w:t xml:space="preserve"> красоты в </w:t>
      </w:r>
      <w:r>
        <w:t>Красногорске</w:t>
      </w:r>
      <w:r w:rsidRPr="001E08D2">
        <w:t>.</w:t>
      </w:r>
      <w:r w:rsidR="00320071">
        <w:t xml:space="preserve"> </w:t>
      </w:r>
      <w:r w:rsidR="00320071">
        <w:fldChar w:fldCharType="begin"/>
      </w:r>
      <w:r w:rsidR="00320071">
        <w:instrText xml:space="preserve"> ADDIN ZOTERO_ITEM CSL_CITATION {"citationID":"XD1ty5sb","properties":{"formattedCitation":"[4]","plainCitation":"[4]","noteIndex":0},"citationItems":[{"id":211,"uris":["http://zotero.org/users/6951153/items/YZTB2GXM"],"uri":["http://zotero.org/users/6951153/items/YZTB2GXM"],"itemData":{"id":211,"type":"webpage","title":"Салон красоты \"Lux\"","URL":"https://centr-lux.ru/","accessed":{"date-parts":[["2022",1,18]]}}}],"schema":"https://github.com/citation-style-language/schema/raw/master/csl-citation.json"} </w:instrText>
      </w:r>
      <w:r w:rsidR="00320071">
        <w:fldChar w:fldCharType="separate"/>
      </w:r>
      <w:r w:rsidR="00320071" w:rsidRPr="00320071">
        <w:rPr>
          <w:rFonts w:cs="Times New Roman"/>
        </w:rPr>
        <w:t>[4]</w:t>
      </w:r>
      <w:r w:rsidR="00320071">
        <w:fldChar w:fldCharType="end"/>
      </w:r>
    </w:p>
    <w:p w14:paraId="32BE8816" w14:textId="4FD8C8C0" w:rsidR="007210D2" w:rsidRDefault="007210D2" w:rsidP="001D1A4A">
      <w:r w:rsidRPr="007210D2">
        <w:t>Оценка критериев сайта</w:t>
      </w:r>
      <w:r w:rsidR="001E08D2">
        <w:t xml:space="preserve"> салона красоты «</w:t>
      </w:r>
      <w:r w:rsidR="001E08D2">
        <w:rPr>
          <w:lang w:val="en-US"/>
        </w:rPr>
        <w:t>LUX</w:t>
      </w:r>
      <w:r w:rsidR="001E08D2">
        <w:t>»</w:t>
      </w:r>
      <w:r w:rsidRPr="007210D2">
        <w:t xml:space="preserve"> приведена в </w:t>
      </w:r>
      <w:r>
        <w:fldChar w:fldCharType="begin"/>
      </w:r>
      <w:r>
        <w:instrText xml:space="preserve"> REF _Ref75704854 \h </w:instrText>
      </w:r>
      <w:r>
        <w:fldChar w:fldCharType="separate"/>
      </w:r>
      <w:r>
        <w:t xml:space="preserve">таблице </w:t>
      </w:r>
      <w:r>
        <w:rPr>
          <w:noProof/>
        </w:rPr>
        <w:t>1</w:t>
      </w:r>
      <w:r>
        <w:t>.</w:t>
      </w:r>
      <w:r>
        <w:rPr>
          <w:noProof/>
        </w:rPr>
        <w:t>2</w:t>
      </w:r>
      <w:r>
        <w:fldChar w:fldCharType="end"/>
      </w:r>
      <w:r>
        <w:t>.</w:t>
      </w:r>
    </w:p>
    <w:p w14:paraId="3CC5BAAC" w14:textId="662FF8CF" w:rsidR="007210D2" w:rsidRDefault="007210D2" w:rsidP="00F26C80">
      <w:pPr>
        <w:pStyle w:val="af8"/>
      </w:pPr>
      <w:bookmarkStart w:id="2" w:name="_Ref75704854"/>
      <w:r>
        <w:t xml:space="preserve">Таблица </w:t>
      </w:r>
      <w:fldSimple w:instr=" STYLEREF 1 \s ">
        <w:r w:rsidR="005749B2">
          <w:rPr>
            <w:noProof/>
          </w:rPr>
          <w:t>1</w:t>
        </w:r>
      </w:fldSimple>
      <w:r w:rsidR="005749B2">
        <w:t>.</w:t>
      </w:r>
      <w:fldSimple w:instr=" SEQ Таблица \* ARABIC \s 1 ">
        <w:r w:rsidR="005749B2">
          <w:rPr>
            <w:noProof/>
          </w:rPr>
          <w:t>2</w:t>
        </w:r>
      </w:fldSimple>
      <w:bookmarkEnd w:id="2"/>
      <w:r w:rsidR="008318F6">
        <w:t xml:space="preserve"> – Оценка критериев</w:t>
      </w:r>
      <w:r w:rsidR="001E08D2">
        <w:t xml:space="preserve"> сайта</w:t>
      </w:r>
      <w:r w:rsidR="008318F6">
        <w:t xml:space="preserve"> «</w:t>
      </w:r>
      <w:r w:rsidR="001E08D2">
        <w:rPr>
          <w:lang w:val="en-US"/>
        </w:rPr>
        <w:t>LUX</w:t>
      </w:r>
      <w:r w:rsidR="008318F6">
        <w:t>»</w:t>
      </w:r>
    </w:p>
    <w:tbl>
      <w:tblPr>
        <w:tblStyle w:val="af3"/>
        <w:tblpPr w:leftFromText="181" w:rightFromText="181" w:bottomFromText="284" w:vertAnchor="text" w:tblpY="1"/>
        <w:tblOverlap w:val="never"/>
        <w:tblW w:w="9345" w:type="dxa"/>
        <w:tblLook w:val="04A0" w:firstRow="1" w:lastRow="0" w:firstColumn="1" w:lastColumn="0" w:noHBand="0" w:noVBand="1"/>
      </w:tblPr>
      <w:tblGrid>
        <w:gridCol w:w="2547"/>
        <w:gridCol w:w="6798"/>
      </w:tblGrid>
      <w:tr w:rsidR="004D55AC" w14:paraId="728A63DB" w14:textId="77777777" w:rsidTr="004A0709">
        <w:trPr>
          <w:cantSplit/>
        </w:trPr>
        <w:tc>
          <w:tcPr>
            <w:tcW w:w="2547" w:type="dxa"/>
          </w:tcPr>
          <w:p w14:paraId="4130F316" w14:textId="4C89A1F1" w:rsidR="004D55AC" w:rsidRDefault="004D55AC" w:rsidP="004A0709">
            <w:pPr>
              <w:pStyle w:val="af4"/>
            </w:pPr>
            <w:r>
              <w:t>Критерий</w:t>
            </w:r>
          </w:p>
        </w:tc>
        <w:tc>
          <w:tcPr>
            <w:tcW w:w="6798" w:type="dxa"/>
          </w:tcPr>
          <w:p w14:paraId="2BF1B3C5" w14:textId="790A29EA" w:rsidR="004D55AC" w:rsidRDefault="004D55AC" w:rsidP="004A0709">
            <w:pPr>
              <w:pStyle w:val="af4"/>
            </w:pPr>
            <w:r>
              <w:t>Оценка</w:t>
            </w:r>
          </w:p>
        </w:tc>
      </w:tr>
      <w:tr w:rsidR="009411D3" w14:paraId="0A77D4BE" w14:textId="77777777" w:rsidTr="004A0709">
        <w:trPr>
          <w:cantSplit/>
        </w:trPr>
        <w:tc>
          <w:tcPr>
            <w:tcW w:w="2547" w:type="dxa"/>
          </w:tcPr>
          <w:p w14:paraId="75A01613" w14:textId="0E170CA1" w:rsidR="009411D3" w:rsidRDefault="009411D3" w:rsidP="009411D3">
            <w:pPr>
              <w:pStyle w:val="af4"/>
            </w:pPr>
            <w:r>
              <w:t>СЕО-оптимизация</w:t>
            </w:r>
          </w:p>
        </w:tc>
        <w:tc>
          <w:tcPr>
            <w:tcW w:w="6798" w:type="dxa"/>
          </w:tcPr>
          <w:p w14:paraId="3C57AC40" w14:textId="7B82630B" w:rsidR="009411D3" w:rsidRDefault="009411D3" w:rsidP="009411D3">
            <w:pPr>
              <w:pStyle w:val="af6"/>
            </w:pPr>
            <w:r>
              <w:t>Ключевые слова – два коротких предложения, содержащие вставку «</w:t>
            </w:r>
            <w:r w:rsidRPr="009411D3">
              <w:t>Салон красоты LUX</w:t>
            </w:r>
            <w:r>
              <w:t>». Присутствует скудное описание.</w:t>
            </w:r>
          </w:p>
        </w:tc>
      </w:tr>
      <w:tr w:rsidR="0020292E" w14:paraId="09D20327" w14:textId="77777777" w:rsidTr="004A0709">
        <w:trPr>
          <w:cantSplit/>
        </w:trPr>
        <w:tc>
          <w:tcPr>
            <w:tcW w:w="2547" w:type="dxa"/>
          </w:tcPr>
          <w:p w14:paraId="3C31F86D" w14:textId="161F739C" w:rsidR="0020292E" w:rsidRDefault="0020292E" w:rsidP="004A0709">
            <w:pPr>
              <w:pStyle w:val="af4"/>
            </w:pPr>
            <w:r>
              <w:t>Доступность</w:t>
            </w:r>
          </w:p>
        </w:tc>
        <w:tc>
          <w:tcPr>
            <w:tcW w:w="6798" w:type="dxa"/>
          </w:tcPr>
          <w:p w14:paraId="6FCC4077" w14:textId="1FB3163E" w:rsidR="0020292E" w:rsidRDefault="0020292E" w:rsidP="004A0709">
            <w:pPr>
              <w:pStyle w:val="af6"/>
            </w:pPr>
            <w:r w:rsidRPr="00426CE4">
              <w:t xml:space="preserve">Нет специальных атрибутов для экранного диктора. </w:t>
            </w:r>
            <w:r w:rsidR="009411D3">
              <w:t>Присутствуют пустые ссылки на главной странице</w:t>
            </w:r>
            <w:r w:rsidRPr="00426CE4">
              <w:t xml:space="preserve">. </w:t>
            </w:r>
            <w:r w:rsidR="009411D3">
              <w:t>Хорошая контрастность.</w:t>
            </w:r>
          </w:p>
        </w:tc>
      </w:tr>
      <w:tr w:rsidR="0020292E" w14:paraId="500D572F" w14:textId="77777777" w:rsidTr="004A0709">
        <w:trPr>
          <w:cantSplit/>
        </w:trPr>
        <w:tc>
          <w:tcPr>
            <w:tcW w:w="2547" w:type="dxa"/>
          </w:tcPr>
          <w:p w14:paraId="7645250B" w14:textId="4FA2F7B2" w:rsidR="0020292E" w:rsidRDefault="0020292E" w:rsidP="004A0709">
            <w:pPr>
              <w:pStyle w:val="af4"/>
            </w:pPr>
            <w:r>
              <w:t>Структура</w:t>
            </w:r>
          </w:p>
        </w:tc>
        <w:tc>
          <w:tcPr>
            <w:tcW w:w="6798" w:type="dxa"/>
          </w:tcPr>
          <w:p w14:paraId="33514693" w14:textId="2E7BE39D" w:rsidR="0020292E" w:rsidRDefault="00AB53FC" w:rsidP="004A0709">
            <w:pPr>
              <w:pStyle w:val="af6"/>
            </w:pPr>
            <w:r w:rsidRPr="00AB53FC">
              <w:t xml:space="preserve">В шапке сайта расположена навигационная панель по </w:t>
            </w:r>
            <w:r>
              <w:t>восьми</w:t>
            </w:r>
            <w:r w:rsidRPr="00AB53FC">
              <w:t xml:space="preserve"> разделам. При прокрутке разделов она закрепляется в верхней части экрана. </w:t>
            </w:r>
            <w:r>
              <w:t>Главная страница заполнена небольшими секциями из других разделов.</w:t>
            </w:r>
          </w:p>
        </w:tc>
      </w:tr>
      <w:tr w:rsidR="0020292E" w14:paraId="620B6D4D" w14:textId="77777777" w:rsidTr="004A0709">
        <w:trPr>
          <w:cantSplit/>
        </w:trPr>
        <w:tc>
          <w:tcPr>
            <w:tcW w:w="2547" w:type="dxa"/>
          </w:tcPr>
          <w:p w14:paraId="1BA95F1D" w14:textId="3A054134" w:rsidR="0020292E" w:rsidRDefault="0020292E" w:rsidP="004A0709">
            <w:pPr>
              <w:pStyle w:val="af4"/>
            </w:pPr>
            <w:r>
              <w:t>Адаптивность</w:t>
            </w:r>
          </w:p>
        </w:tc>
        <w:tc>
          <w:tcPr>
            <w:tcW w:w="6798" w:type="dxa"/>
          </w:tcPr>
          <w:p w14:paraId="023262F8" w14:textId="7ACD1188" w:rsidR="0020292E" w:rsidRDefault="00AB53FC" w:rsidP="004A0709">
            <w:pPr>
              <w:pStyle w:val="af6"/>
            </w:pPr>
            <w:r w:rsidRPr="00AB53FC">
              <w:t xml:space="preserve">Сайт адаптивен под мобильные устройства и планшеты, но не под широкоформатные мониторы. При сокращении ширины шапки, навигационная панель </w:t>
            </w:r>
            <w:r>
              <w:t>уходит за границы окна</w:t>
            </w:r>
            <w:r w:rsidR="006D2564">
              <w:t>, но пункты доступны при её прокрутке.</w:t>
            </w:r>
          </w:p>
        </w:tc>
      </w:tr>
      <w:tr w:rsidR="0020292E" w14:paraId="5AC22E0B" w14:textId="77777777" w:rsidTr="004A0709">
        <w:trPr>
          <w:cantSplit/>
        </w:trPr>
        <w:tc>
          <w:tcPr>
            <w:tcW w:w="2547" w:type="dxa"/>
          </w:tcPr>
          <w:p w14:paraId="1CDA4F9E" w14:textId="76A3440D" w:rsidR="0020292E" w:rsidRDefault="0020292E" w:rsidP="004A0709">
            <w:pPr>
              <w:pStyle w:val="af4"/>
            </w:pPr>
            <w:r>
              <w:t>Юзабилити</w:t>
            </w:r>
          </w:p>
        </w:tc>
        <w:tc>
          <w:tcPr>
            <w:tcW w:w="6798" w:type="dxa"/>
          </w:tcPr>
          <w:p w14:paraId="545BA47D" w14:textId="4B1FBCA3" w:rsidR="0020292E" w:rsidRDefault="006D2564" w:rsidP="004A0709">
            <w:pPr>
              <w:pStyle w:val="af6"/>
            </w:pPr>
            <w:r>
              <w:t>На главной странице представлено описание. Пользователь сразу видит навигационную панель и контактную информацию с расписанием при заходе на сайт. Прайс лист удобно выполнен, но в мобильной версии слишком много позиций из прайс-листа на главной странице.</w:t>
            </w:r>
          </w:p>
        </w:tc>
      </w:tr>
      <w:tr w:rsidR="0020292E" w14:paraId="1F0616D4" w14:textId="77777777" w:rsidTr="004A0709">
        <w:trPr>
          <w:cantSplit/>
        </w:trPr>
        <w:tc>
          <w:tcPr>
            <w:tcW w:w="2547" w:type="dxa"/>
          </w:tcPr>
          <w:p w14:paraId="23A51B6F" w14:textId="70769098" w:rsidR="0020292E" w:rsidRDefault="0020292E" w:rsidP="004A0709">
            <w:pPr>
              <w:pStyle w:val="af4"/>
            </w:pPr>
            <w:r>
              <w:t>Функциональность</w:t>
            </w:r>
          </w:p>
        </w:tc>
        <w:tc>
          <w:tcPr>
            <w:tcW w:w="6798" w:type="dxa"/>
          </w:tcPr>
          <w:p w14:paraId="0915A921" w14:textId="1C260930" w:rsidR="0020292E" w:rsidRPr="00187740" w:rsidRDefault="006D2564" w:rsidP="004A0709">
            <w:pPr>
              <w:pStyle w:val="af6"/>
            </w:pPr>
            <w:r w:rsidRPr="006D2564">
              <w:t>На сайте можно узнать об оказываемых услугах, контактной информации и акциях.</w:t>
            </w:r>
            <w:r w:rsidR="00187740">
              <w:t xml:space="preserve"> В прайс-листе присутствует навигация по категориям услуг и поиск услуг. Присутствует раздел со специалистами с фильтрацией по нескольким параметрам. Возможность запустить 3D-тур салона и встроенная карта с Яндекса с указанием географического местоположения салона.</w:t>
            </w:r>
          </w:p>
        </w:tc>
      </w:tr>
      <w:tr w:rsidR="0020292E" w14:paraId="436765D5" w14:textId="77777777" w:rsidTr="004A0709">
        <w:trPr>
          <w:cantSplit/>
        </w:trPr>
        <w:tc>
          <w:tcPr>
            <w:tcW w:w="2547" w:type="dxa"/>
          </w:tcPr>
          <w:p w14:paraId="0E3E0FBD" w14:textId="7D873C65" w:rsidR="0020292E" w:rsidRDefault="0020292E" w:rsidP="004A0709">
            <w:pPr>
              <w:pStyle w:val="af4"/>
            </w:pPr>
            <w:r>
              <w:t>Быстродействие</w:t>
            </w:r>
          </w:p>
        </w:tc>
        <w:tc>
          <w:tcPr>
            <w:tcW w:w="6798" w:type="dxa"/>
          </w:tcPr>
          <w:p w14:paraId="7DEE8B6A" w14:textId="66FCF1EB" w:rsidR="0020292E" w:rsidRPr="00187740" w:rsidRDefault="00187740" w:rsidP="004A0709">
            <w:pPr>
              <w:pStyle w:val="af6"/>
            </w:pPr>
            <w:r>
              <w:t xml:space="preserve">Замечаний по </w:t>
            </w:r>
            <w:r>
              <w:rPr>
                <w:lang w:val="en-US"/>
              </w:rPr>
              <w:t>desktop</w:t>
            </w:r>
            <w:r>
              <w:t xml:space="preserve">-версии </w:t>
            </w:r>
            <w:r w:rsidR="00200C3D">
              <w:t xml:space="preserve">практически </w:t>
            </w:r>
            <w:r>
              <w:t xml:space="preserve">нет. </w:t>
            </w:r>
            <w:r w:rsidR="00200C3D" w:rsidRPr="00200C3D">
              <w:t>Не используются современные форматы изображений.</w:t>
            </w:r>
            <w:r w:rsidR="00200C3D">
              <w:t xml:space="preserve"> </w:t>
            </w:r>
            <w:r w:rsidR="00200C3D" w:rsidRPr="00200C3D">
              <w:t xml:space="preserve">Главная страница потребляет </w:t>
            </w:r>
            <w:r w:rsidR="00DE7797">
              <w:t>более трёх с половиной</w:t>
            </w:r>
            <w:r w:rsidR="00200C3D" w:rsidRPr="00200C3D">
              <w:t xml:space="preserve"> МБ трафика.</w:t>
            </w:r>
          </w:p>
        </w:tc>
      </w:tr>
    </w:tbl>
    <w:p w14:paraId="3348B93E" w14:textId="4945FA12" w:rsidR="007210D2" w:rsidRDefault="005E1FF6" w:rsidP="005F14E4">
      <w:pPr>
        <w:pStyle w:val="3"/>
      </w:pPr>
      <w:r>
        <w:lastRenderedPageBreak/>
        <w:t xml:space="preserve">Салон красоты </w:t>
      </w:r>
      <w:r w:rsidR="005F14E4">
        <w:t>«</w:t>
      </w:r>
      <w:r w:rsidR="005F14E4">
        <w:rPr>
          <w:lang w:val="en-US"/>
        </w:rPr>
        <w:t>B</w:t>
      </w:r>
      <w:proofErr w:type="spellStart"/>
      <w:r w:rsidR="005F14E4" w:rsidRPr="005F14E4">
        <w:t>eautify</w:t>
      </w:r>
      <w:proofErr w:type="spellEnd"/>
      <w:r w:rsidR="005F14E4">
        <w:t>»</w:t>
      </w:r>
    </w:p>
    <w:p w14:paraId="2FF3559C" w14:textId="0715E376" w:rsidR="00320071" w:rsidRPr="00320071" w:rsidRDefault="003E4B1F" w:rsidP="003E4B1F">
      <w:r>
        <w:t>«</w:t>
      </w:r>
      <w:proofErr w:type="spellStart"/>
      <w:r w:rsidRPr="003E4B1F">
        <w:t>Beautify</w:t>
      </w:r>
      <w:proofErr w:type="spellEnd"/>
      <w:r>
        <w:t>»</w:t>
      </w:r>
      <w:r w:rsidR="003735B5">
        <w:t xml:space="preserve"> </w:t>
      </w:r>
      <w:r w:rsidR="005E1FF6" w:rsidRPr="005E1FF6">
        <w:t>–</w:t>
      </w:r>
      <w:r w:rsidR="003735B5">
        <w:t xml:space="preserve"> это салон красоты, расположенный</w:t>
      </w:r>
      <w:r w:rsidRPr="003E4B1F">
        <w:t xml:space="preserve"> в </w:t>
      </w:r>
      <w:r w:rsidR="003735B5">
        <w:t>столице Ирландии.</w:t>
      </w:r>
      <w:r w:rsidR="00320071" w:rsidRPr="00320071">
        <w:t xml:space="preserve"> </w:t>
      </w:r>
      <w:r w:rsidR="00320071">
        <w:fldChar w:fldCharType="begin"/>
      </w:r>
      <w:r w:rsidR="00320071">
        <w:instrText xml:space="preserve"> ADDIN ZOTERO_ITEM CSL_CITATION {"citationID":"kg0PUmgE","properties":{"formattedCitation":"[6]","plainCitation":"[6]","noteIndex":0},"citationItems":[{"id":169,"uris":["http://zotero.org/users/6951153/items/REJTJ54W"],"uri":["http://zotero.org/users/6951153/items/REJTJ54W"],"itemData":{"id":169,"type":"webpage","title":"Beauty Salon Lakelands, Stillorgan | Beautician Lakelands, Stillorgan","URL":"https://www.beautifysalon.ie/","accessed":{"date-parts":[["2021",6,27]]}}}],"schema":"https://github.com/citation-style-language/schema/raw/master/csl-citation.json"} </w:instrText>
      </w:r>
      <w:r w:rsidR="00320071">
        <w:fldChar w:fldCharType="separate"/>
      </w:r>
      <w:r w:rsidR="00320071" w:rsidRPr="00320071">
        <w:rPr>
          <w:rFonts w:cs="Times New Roman"/>
        </w:rPr>
        <w:t>[6]</w:t>
      </w:r>
      <w:r w:rsidR="00320071">
        <w:fldChar w:fldCharType="end"/>
      </w:r>
    </w:p>
    <w:p w14:paraId="18A52912" w14:textId="3A10C21B" w:rsidR="003E4B1F" w:rsidRPr="003735B5" w:rsidRDefault="005E1FF6" w:rsidP="003E4B1F">
      <w:r w:rsidRPr="005E1FF6">
        <w:t>Оценка критериев сайта салона красоты «</w:t>
      </w:r>
      <w:proofErr w:type="spellStart"/>
      <w:r w:rsidRPr="005E1FF6">
        <w:t>Beautify</w:t>
      </w:r>
      <w:proofErr w:type="spellEnd"/>
      <w:r w:rsidRPr="005E1FF6">
        <w:t xml:space="preserve">» приведена в </w:t>
      </w:r>
      <w:r>
        <w:t>т</w:t>
      </w:r>
      <w:r>
        <w:fldChar w:fldCharType="begin"/>
      </w:r>
      <w:r>
        <w:instrText xml:space="preserve"> REF _Ref93409626 \h </w:instrText>
      </w:r>
      <w:r>
        <w:fldChar w:fldCharType="separate"/>
      </w:r>
      <w:r>
        <w:t xml:space="preserve">аблице </w:t>
      </w:r>
      <w:r>
        <w:rPr>
          <w:noProof/>
        </w:rPr>
        <w:t>1</w:t>
      </w:r>
      <w:r>
        <w:t>.</w:t>
      </w:r>
      <w:r>
        <w:rPr>
          <w:noProof/>
        </w:rPr>
        <w:t>3</w:t>
      </w:r>
      <w:r>
        <w:fldChar w:fldCharType="end"/>
      </w:r>
      <w:r>
        <w:t>.</w:t>
      </w:r>
    </w:p>
    <w:p w14:paraId="060148CD" w14:textId="57F73348" w:rsidR="003E4B1F" w:rsidRPr="003E4B1F" w:rsidRDefault="003E4B1F" w:rsidP="00F26C80">
      <w:pPr>
        <w:pStyle w:val="af8"/>
      </w:pPr>
      <w:bookmarkStart w:id="3" w:name="_Ref93409626"/>
      <w:bookmarkStart w:id="4" w:name="_Ref75712852"/>
      <w:r>
        <w:t xml:space="preserve">Таблица </w:t>
      </w:r>
      <w:fldSimple w:instr=" STYLEREF 1 \s ">
        <w:r w:rsidR="005749B2">
          <w:rPr>
            <w:noProof/>
          </w:rPr>
          <w:t>1</w:t>
        </w:r>
      </w:fldSimple>
      <w:r w:rsidR="005749B2">
        <w:t>.</w:t>
      </w:r>
      <w:fldSimple w:instr=" SEQ Таблица \* ARABIC \s 1 ">
        <w:r w:rsidR="005749B2">
          <w:rPr>
            <w:noProof/>
          </w:rPr>
          <w:t>3</w:t>
        </w:r>
      </w:fldSimple>
      <w:bookmarkEnd w:id="3"/>
      <w:r w:rsidRPr="005E1FF6">
        <w:t xml:space="preserve"> – </w:t>
      </w:r>
      <w:r>
        <w:t xml:space="preserve">Оценка критериев </w:t>
      </w:r>
      <w:r w:rsidR="005E1FF6">
        <w:t xml:space="preserve">сайта </w:t>
      </w:r>
      <w:r>
        <w:t>«</w:t>
      </w:r>
      <w:r>
        <w:rPr>
          <w:lang w:val="en-US"/>
        </w:rPr>
        <w:t>Beautify</w:t>
      </w:r>
      <w:r>
        <w:t>»</w:t>
      </w:r>
      <w:bookmarkEnd w:id="4"/>
    </w:p>
    <w:tbl>
      <w:tblPr>
        <w:tblStyle w:val="af3"/>
        <w:tblW w:w="9345" w:type="dxa"/>
        <w:tblLook w:val="04A0" w:firstRow="1" w:lastRow="0" w:firstColumn="1" w:lastColumn="0" w:noHBand="0" w:noVBand="1"/>
      </w:tblPr>
      <w:tblGrid>
        <w:gridCol w:w="2547"/>
        <w:gridCol w:w="6798"/>
      </w:tblGrid>
      <w:tr w:rsidR="004831F8" w14:paraId="2B05CD7D" w14:textId="77777777" w:rsidTr="004A0709">
        <w:tc>
          <w:tcPr>
            <w:tcW w:w="2547" w:type="dxa"/>
          </w:tcPr>
          <w:p w14:paraId="1E35237F" w14:textId="35683997" w:rsidR="004831F8" w:rsidRDefault="004831F8" w:rsidP="004831F8">
            <w:pPr>
              <w:pStyle w:val="af4"/>
              <w:rPr>
                <w:lang w:val="en-US"/>
              </w:rPr>
            </w:pPr>
            <w:r>
              <w:t>Критерий</w:t>
            </w:r>
          </w:p>
        </w:tc>
        <w:tc>
          <w:tcPr>
            <w:tcW w:w="6798" w:type="dxa"/>
          </w:tcPr>
          <w:p w14:paraId="497F12EC" w14:textId="697FEC66" w:rsidR="004831F8" w:rsidRDefault="003C6170" w:rsidP="004831F8">
            <w:pPr>
              <w:pStyle w:val="af4"/>
              <w:rPr>
                <w:lang w:val="en-US"/>
              </w:rPr>
            </w:pPr>
            <w:proofErr w:type="spellStart"/>
            <w:r w:rsidRPr="003C6170">
              <w:rPr>
                <w:lang w:val="en-US"/>
              </w:rPr>
              <w:t>Оценка</w:t>
            </w:r>
            <w:proofErr w:type="spellEnd"/>
          </w:p>
        </w:tc>
      </w:tr>
      <w:tr w:rsidR="004831F8" w:rsidRPr="00FD748D" w14:paraId="2913ABB6" w14:textId="77777777" w:rsidTr="004A0709">
        <w:tc>
          <w:tcPr>
            <w:tcW w:w="2547" w:type="dxa"/>
          </w:tcPr>
          <w:p w14:paraId="3B7B3D04" w14:textId="4732A45A" w:rsidR="004831F8" w:rsidRDefault="005E1FF6" w:rsidP="004831F8">
            <w:pPr>
              <w:pStyle w:val="af4"/>
              <w:rPr>
                <w:lang w:val="en-US"/>
              </w:rPr>
            </w:pPr>
            <w:r w:rsidRPr="005E1FF6">
              <w:t>СЕО-оптимизация</w:t>
            </w:r>
          </w:p>
        </w:tc>
        <w:tc>
          <w:tcPr>
            <w:tcW w:w="6798" w:type="dxa"/>
          </w:tcPr>
          <w:p w14:paraId="26ABD4E9" w14:textId="78E715B2" w:rsidR="004831F8" w:rsidRPr="00FD748D" w:rsidRDefault="00FD748D" w:rsidP="004831F8">
            <w:pPr>
              <w:pStyle w:val="af6"/>
            </w:pPr>
            <w:r>
              <w:t>Присутствуют</w:t>
            </w:r>
            <w:r w:rsidRPr="00FD748D">
              <w:t xml:space="preserve"> ключевые слова</w:t>
            </w:r>
            <w:r>
              <w:t xml:space="preserve"> в виду двух словосочетаний</w:t>
            </w:r>
            <w:r w:rsidRPr="00FD748D">
              <w:t>. Присутствует содержательное описание.</w:t>
            </w:r>
          </w:p>
        </w:tc>
      </w:tr>
      <w:tr w:rsidR="004831F8" w14:paraId="33ECB83C" w14:textId="77777777" w:rsidTr="004A0709">
        <w:tc>
          <w:tcPr>
            <w:tcW w:w="2547" w:type="dxa"/>
          </w:tcPr>
          <w:p w14:paraId="225FA955" w14:textId="2047B169" w:rsidR="004831F8" w:rsidRDefault="004831F8" w:rsidP="004831F8">
            <w:pPr>
              <w:pStyle w:val="af4"/>
              <w:rPr>
                <w:lang w:val="en-US"/>
              </w:rPr>
            </w:pPr>
            <w:r>
              <w:t>Доступность</w:t>
            </w:r>
          </w:p>
        </w:tc>
        <w:tc>
          <w:tcPr>
            <w:tcW w:w="6798" w:type="dxa"/>
          </w:tcPr>
          <w:p w14:paraId="4845AC38" w14:textId="0EE8C1B1" w:rsidR="004831F8" w:rsidRDefault="004B6F60" w:rsidP="004831F8">
            <w:pPr>
              <w:pStyle w:val="af6"/>
              <w:rPr>
                <w:lang w:val="en-US"/>
              </w:rPr>
            </w:pPr>
            <w:r w:rsidRPr="004B6F60">
              <w:t xml:space="preserve">Нет специальных атрибутов для экранного диктора. Некоторые ссылки не обладают сопровождающей информацией. </w:t>
            </w:r>
            <w:proofErr w:type="spellStart"/>
            <w:r w:rsidRPr="004B6F60">
              <w:rPr>
                <w:lang w:val="en-US"/>
              </w:rPr>
              <w:t>Интерфейс</w:t>
            </w:r>
            <w:proofErr w:type="spellEnd"/>
            <w:r w:rsidRPr="004B6F60">
              <w:rPr>
                <w:lang w:val="en-US"/>
              </w:rPr>
              <w:t xml:space="preserve"> </w:t>
            </w:r>
            <w:proofErr w:type="spellStart"/>
            <w:r w:rsidRPr="004B6F60">
              <w:rPr>
                <w:lang w:val="en-US"/>
              </w:rPr>
              <w:t>достаточно</w:t>
            </w:r>
            <w:proofErr w:type="spellEnd"/>
            <w:r w:rsidRPr="004B6F60">
              <w:rPr>
                <w:lang w:val="en-US"/>
              </w:rPr>
              <w:t xml:space="preserve"> </w:t>
            </w:r>
            <w:proofErr w:type="spellStart"/>
            <w:r w:rsidRPr="004B6F60">
              <w:rPr>
                <w:lang w:val="en-US"/>
              </w:rPr>
              <w:t>контрастен</w:t>
            </w:r>
            <w:proofErr w:type="spellEnd"/>
            <w:r w:rsidRPr="004B6F60">
              <w:rPr>
                <w:lang w:val="en-US"/>
              </w:rPr>
              <w:t>.</w:t>
            </w:r>
          </w:p>
        </w:tc>
      </w:tr>
      <w:tr w:rsidR="004831F8" w:rsidRPr="00E445A5" w14:paraId="1E3E7140" w14:textId="77777777" w:rsidTr="004A0709">
        <w:tc>
          <w:tcPr>
            <w:tcW w:w="2547" w:type="dxa"/>
          </w:tcPr>
          <w:p w14:paraId="700693A4" w14:textId="796DD4E5" w:rsidR="004831F8" w:rsidRDefault="004831F8" w:rsidP="004831F8">
            <w:pPr>
              <w:pStyle w:val="af4"/>
              <w:rPr>
                <w:lang w:val="en-US"/>
              </w:rPr>
            </w:pPr>
            <w:r>
              <w:t>Структура</w:t>
            </w:r>
          </w:p>
        </w:tc>
        <w:tc>
          <w:tcPr>
            <w:tcW w:w="6798" w:type="dxa"/>
          </w:tcPr>
          <w:p w14:paraId="0111ADA0" w14:textId="757A2E93" w:rsidR="00162E74" w:rsidRPr="00E445A5" w:rsidRDefault="005E1FF6" w:rsidP="004831F8">
            <w:pPr>
              <w:pStyle w:val="af6"/>
            </w:pPr>
            <w:r w:rsidRPr="005E1FF6">
              <w:t xml:space="preserve">В шапке сайта расположена навигационная панель по </w:t>
            </w:r>
            <w:r>
              <w:t>шести</w:t>
            </w:r>
            <w:r w:rsidRPr="005E1FF6">
              <w:t xml:space="preserve"> разделам. Главная страница заполнена </w:t>
            </w:r>
            <w:r>
              <w:t xml:space="preserve">ссылками </w:t>
            </w:r>
            <w:r w:rsidR="00FD748D">
              <w:t>к описанию услуг, оформленными в виде блоков. В каждом разделе повторяется блок с контактной информацией.</w:t>
            </w:r>
          </w:p>
        </w:tc>
      </w:tr>
      <w:tr w:rsidR="004831F8" w:rsidRPr="00F7021A" w14:paraId="45401EEE" w14:textId="77777777" w:rsidTr="004A0709">
        <w:tc>
          <w:tcPr>
            <w:tcW w:w="2547" w:type="dxa"/>
          </w:tcPr>
          <w:p w14:paraId="07D2424D" w14:textId="058D4789" w:rsidR="004831F8" w:rsidRDefault="004831F8" w:rsidP="004831F8">
            <w:pPr>
              <w:pStyle w:val="af4"/>
              <w:rPr>
                <w:lang w:val="en-US"/>
              </w:rPr>
            </w:pPr>
            <w:r>
              <w:t>Адаптивность</w:t>
            </w:r>
          </w:p>
        </w:tc>
        <w:tc>
          <w:tcPr>
            <w:tcW w:w="6798" w:type="dxa"/>
          </w:tcPr>
          <w:p w14:paraId="68CE1673" w14:textId="62C330F9" w:rsidR="004831F8" w:rsidRPr="00F7021A" w:rsidRDefault="00F7021A" w:rsidP="004831F8">
            <w:pPr>
              <w:pStyle w:val="af6"/>
            </w:pPr>
            <w:r>
              <w:t>Сайт не обладает адаптивностью под мобильные устройства, планшеты или широкоформатные мониторы.</w:t>
            </w:r>
          </w:p>
        </w:tc>
      </w:tr>
      <w:tr w:rsidR="004831F8" w:rsidRPr="00D27401" w14:paraId="44FE5C4E" w14:textId="77777777" w:rsidTr="004A0709">
        <w:tc>
          <w:tcPr>
            <w:tcW w:w="2547" w:type="dxa"/>
          </w:tcPr>
          <w:p w14:paraId="29DB1C2A" w14:textId="17FE0D71" w:rsidR="004831F8" w:rsidRDefault="004831F8" w:rsidP="004831F8">
            <w:pPr>
              <w:pStyle w:val="af4"/>
              <w:rPr>
                <w:lang w:val="en-US"/>
              </w:rPr>
            </w:pPr>
            <w:r>
              <w:t>Юзабилити</w:t>
            </w:r>
          </w:p>
        </w:tc>
        <w:tc>
          <w:tcPr>
            <w:tcW w:w="6798" w:type="dxa"/>
          </w:tcPr>
          <w:p w14:paraId="480A0F6B" w14:textId="35E94184" w:rsidR="004831F8" w:rsidRPr="00D27401" w:rsidRDefault="00D27401" w:rsidP="004831F8">
            <w:pPr>
              <w:pStyle w:val="af6"/>
            </w:pPr>
            <w:r w:rsidRPr="00D27401">
              <w:t>Сайт интуитивно понятен, но нет возможности вывести все услуги на одной странице и применить к ним фильтр по каким-либо параметрам</w:t>
            </w:r>
            <w:r>
              <w:t>, однако очень удобно списком можно вывести все услуги в рамках одной категории</w:t>
            </w:r>
            <w:r w:rsidR="00680232">
              <w:t xml:space="preserve"> и сравнить их.</w:t>
            </w:r>
            <w:r w:rsidR="00FD748D">
              <w:t xml:space="preserve"> Блок с контактами в каждом разделе неуместен и занимает слишком много места.</w:t>
            </w:r>
          </w:p>
        </w:tc>
      </w:tr>
      <w:tr w:rsidR="004831F8" w:rsidRPr="00C71BF7" w14:paraId="3158AA13" w14:textId="77777777" w:rsidTr="004A0709">
        <w:tc>
          <w:tcPr>
            <w:tcW w:w="2547" w:type="dxa"/>
          </w:tcPr>
          <w:p w14:paraId="4BF8EC1C" w14:textId="68B51C99" w:rsidR="004831F8" w:rsidRDefault="004831F8" w:rsidP="004831F8">
            <w:pPr>
              <w:pStyle w:val="af4"/>
              <w:rPr>
                <w:lang w:val="en-US"/>
              </w:rPr>
            </w:pPr>
            <w:r>
              <w:t>Функциональность</w:t>
            </w:r>
          </w:p>
        </w:tc>
        <w:tc>
          <w:tcPr>
            <w:tcW w:w="6798" w:type="dxa"/>
          </w:tcPr>
          <w:p w14:paraId="2FCB9D27" w14:textId="198D64DF" w:rsidR="004831F8" w:rsidRPr="00C71BF7" w:rsidRDefault="00C71BF7" w:rsidP="004831F8">
            <w:pPr>
              <w:pStyle w:val="af6"/>
            </w:pPr>
            <w:r w:rsidRPr="00C71BF7">
              <w:t>На сайте можно узнать об оказываемых услугах, контактной информации,</w:t>
            </w:r>
            <w:r>
              <w:t xml:space="preserve"> расписании,</w:t>
            </w:r>
            <w:r w:rsidRPr="00C71BF7">
              <w:t xml:space="preserve"> </w:t>
            </w:r>
            <w:r w:rsidR="009C3E78" w:rsidRPr="009C3E78">
              <w:t xml:space="preserve">а также </w:t>
            </w:r>
            <w:r w:rsidR="00A31142">
              <w:t>подать заявку</w:t>
            </w:r>
            <w:r w:rsidR="009C3E78" w:rsidRPr="009C3E78">
              <w:t xml:space="preserve"> на приём.</w:t>
            </w:r>
            <w:r w:rsidR="007037BB">
              <w:t xml:space="preserve"> </w:t>
            </w:r>
            <w:r w:rsidR="00F64565">
              <w:t>Помимо этого,</w:t>
            </w:r>
            <w:r w:rsidR="007037BB">
              <w:t xml:space="preserve"> есть форма связи</w:t>
            </w:r>
            <w:r w:rsidR="00FD748D">
              <w:t xml:space="preserve"> через электронную почту</w:t>
            </w:r>
            <w:r w:rsidR="007037BB">
              <w:t>.</w:t>
            </w:r>
          </w:p>
        </w:tc>
      </w:tr>
      <w:tr w:rsidR="004831F8" w:rsidRPr="00167690" w14:paraId="7049A4D0" w14:textId="77777777" w:rsidTr="004A0709">
        <w:tc>
          <w:tcPr>
            <w:tcW w:w="2547" w:type="dxa"/>
          </w:tcPr>
          <w:p w14:paraId="78329294" w14:textId="754CACD7" w:rsidR="004831F8" w:rsidRDefault="004831F8" w:rsidP="004831F8">
            <w:pPr>
              <w:pStyle w:val="af4"/>
              <w:rPr>
                <w:lang w:val="en-US"/>
              </w:rPr>
            </w:pPr>
            <w:r>
              <w:t>Быстродействие</w:t>
            </w:r>
          </w:p>
        </w:tc>
        <w:tc>
          <w:tcPr>
            <w:tcW w:w="6798" w:type="dxa"/>
          </w:tcPr>
          <w:p w14:paraId="4CE46027" w14:textId="484DE518" w:rsidR="004831F8" w:rsidRPr="00167690" w:rsidRDefault="00167690" w:rsidP="00FD748D">
            <w:pPr>
              <w:pStyle w:val="af6"/>
            </w:pPr>
            <w:r w:rsidRPr="00167690">
              <w:t>Не используются современные форматы изображений.</w:t>
            </w:r>
            <w:r w:rsidR="00FD748D">
              <w:t xml:space="preserve"> </w:t>
            </w:r>
            <w:r w:rsidRPr="00167690">
              <w:t>«Тяжёлая» кодировка изображений.</w:t>
            </w:r>
            <w:r w:rsidR="00FD748D">
              <w:t xml:space="preserve"> </w:t>
            </w:r>
            <w:r w:rsidRPr="00167690">
              <w:t xml:space="preserve">У статических объектов короткое время жизни в </w:t>
            </w:r>
            <w:proofErr w:type="spellStart"/>
            <w:r w:rsidRPr="00167690">
              <w:t>кеше</w:t>
            </w:r>
            <w:proofErr w:type="spellEnd"/>
            <w:r w:rsidR="00FD748D">
              <w:t xml:space="preserve"> </w:t>
            </w:r>
            <w:r w:rsidR="00067E2C" w:rsidRPr="00067E2C">
              <w:t xml:space="preserve">– </w:t>
            </w:r>
            <w:r w:rsidR="00FD748D">
              <w:t>в</w:t>
            </w:r>
            <w:r w:rsidRPr="00167690">
              <w:t xml:space="preserve"> среднем </w:t>
            </w:r>
            <w:r w:rsidR="00FD748D">
              <w:t>пятнадцать</w:t>
            </w:r>
            <w:r>
              <w:t xml:space="preserve"> минут</w:t>
            </w:r>
            <w:r w:rsidRPr="00167690">
              <w:t>.</w:t>
            </w:r>
            <w:r w:rsidR="00FD748D">
              <w:t xml:space="preserve"> </w:t>
            </w:r>
            <w:r w:rsidR="00A87D70">
              <w:t>Объём</w:t>
            </w:r>
            <w:r w:rsidRPr="00167690">
              <w:t xml:space="preserve"> сайта: </w:t>
            </w:r>
            <w:r w:rsidR="00A87D70">
              <w:t>менее</w:t>
            </w:r>
            <w:r w:rsidRPr="00167690">
              <w:t xml:space="preserve"> </w:t>
            </w:r>
            <w:r w:rsidR="00FD748D">
              <w:t>одного</w:t>
            </w:r>
            <w:r w:rsidRPr="00167690">
              <w:t xml:space="preserve"> МБ.</w:t>
            </w:r>
          </w:p>
        </w:tc>
      </w:tr>
    </w:tbl>
    <w:p w14:paraId="59D7A27C" w14:textId="6F3760D5" w:rsidR="006472CF" w:rsidRDefault="006472CF">
      <w:pPr>
        <w:keepLines w:val="0"/>
        <w:spacing w:line="259" w:lineRule="auto"/>
        <w:ind w:firstLine="0"/>
        <w:jc w:val="left"/>
      </w:pPr>
    </w:p>
    <w:p w14:paraId="15837001" w14:textId="4E755800" w:rsidR="00105523" w:rsidRDefault="00105523" w:rsidP="00105523">
      <w:pPr>
        <w:pStyle w:val="2"/>
      </w:pPr>
      <w:r>
        <w:lastRenderedPageBreak/>
        <w:t>Формальные модели</w:t>
      </w:r>
    </w:p>
    <w:p w14:paraId="238D29FB" w14:textId="790A462F" w:rsidR="0088391B" w:rsidRPr="00390A17" w:rsidRDefault="007767CC" w:rsidP="000C7951">
      <w:r>
        <w:t>В качестве формальной модели была построена функциональная модель для бизнес-процесса «Записаться на приём». Для создания модели</w:t>
      </w:r>
      <w:r w:rsidR="000C7951">
        <w:t xml:space="preserve"> </w:t>
      </w:r>
      <w:r>
        <w:t xml:space="preserve">использовалась методология IDEF0. В составе </w:t>
      </w:r>
      <w:r w:rsidR="00516CA7">
        <w:t xml:space="preserve">функциональной </w:t>
      </w:r>
      <w:r>
        <w:t>модели была построена</w:t>
      </w:r>
      <w:r w:rsidR="000C7951">
        <w:t xml:space="preserve"> </w:t>
      </w:r>
      <w:r>
        <w:t>графическая диаграмма (</w:t>
      </w:r>
      <w:r w:rsidR="00E00964">
        <w:fldChar w:fldCharType="begin"/>
      </w:r>
      <w:r w:rsidR="00E00964">
        <w:instrText xml:space="preserve"> REF _Ref75562175 \h </w:instrText>
      </w:r>
      <w:r w:rsidR="00E00964">
        <w:fldChar w:fldCharType="separate"/>
      </w:r>
      <w:r w:rsidR="00E00964">
        <w:t xml:space="preserve">Рисунок </w:t>
      </w:r>
      <w:r w:rsidR="00E00964">
        <w:rPr>
          <w:noProof/>
        </w:rPr>
        <w:t>1</w:t>
      </w:r>
      <w:r w:rsidR="00E00964">
        <w:t>.</w:t>
      </w:r>
      <w:r w:rsidR="00E00964">
        <w:rPr>
          <w:noProof/>
        </w:rPr>
        <w:t>1</w:t>
      </w:r>
      <w:r w:rsidR="00E00964">
        <w:fldChar w:fldCharType="end"/>
      </w:r>
      <w:r>
        <w:t>) с декомпозицией до первого уровня</w:t>
      </w:r>
      <w:r w:rsidR="000C7951">
        <w:t xml:space="preserve"> </w:t>
      </w:r>
      <w:r>
        <w:t>(</w:t>
      </w:r>
      <w:r w:rsidR="00E00964">
        <w:fldChar w:fldCharType="begin"/>
      </w:r>
      <w:r w:rsidR="00E00964">
        <w:instrText xml:space="preserve"> REF _Ref75562183 \h </w:instrText>
      </w:r>
      <w:r w:rsidR="00E00964">
        <w:fldChar w:fldCharType="separate"/>
      </w:r>
      <w:r w:rsidR="00E00964">
        <w:t xml:space="preserve">Рисунок </w:t>
      </w:r>
      <w:r w:rsidR="00E00964">
        <w:rPr>
          <w:noProof/>
        </w:rPr>
        <w:t>1</w:t>
      </w:r>
      <w:r w:rsidR="00E00964">
        <w:t>.</w:t>
      </w:r>
      <w:r w:rsidR="00E00964">
        <w:rPr>
          <w:noProof/>
        </w:rPr>
        <w:t>2</w:t>
      </w:r>
      <w:r w:rsidR="00E00964">
        <w:fldChar w:fldCharType="end"/>
      </w:r>
      <w:r>
        <w:t>).</w:t>
      </w:r>
      <w:r w:rsidR="00390A17" w:rsidRPr="00390A17">
        <w:t xml:space="preserve"> </w:t>
      </w:r>
      <w:r w:rsidR="00390A17">
        <w:fldChar w:fldCharType="begin"/>
      </w:r>
      <w:r w:rsidR="00A70947">
        <w:instrText xml:space="preserve"> ADDIN ZOTERO_ITEM CSL_CITATION {"citationID":"UyKRf2qv","properties":{"formattedCitation":"[2]","plainCitation":"[2]","noteIndex":0},"citationItems":[{"id":171,"uris":["http://zotero.org/users/6951153/items/3X4PGR7C"],"uri":["http://zotero.org/users/6951153/items/3X4PGR7C"],"itemData":{"id":171,"type":"webpage","title":"Р 50.1.028-2001 Информационные технологии поддержки жизненного цикла продукции.","URL":"https://gosthelp.ru/text/R5010282001Informacionnye.html","accessed":{"date-parts":[["2021",6,27]]}}}],"schema":"https://github.com/citation-style-language/schema/raw/master/csl-citation.json"} </w:instrText>
      </w:r>
      <w:r w:rsidR="00390A17">
        <w:fldChar w:fldCharType="separate"/>
      </w:r>
      <w:r w:rsidR="00645233" w:rsidRPr="00645233">
        <w:rPr>
          <w:rFonts w:cs="Times New Roman"/>
        </w:rPr>
        <w:t>[2]</w:t>
      </w:r>
      <w:r w:rsidR="00390A17">
        <w:fldChar w:fldCharType="end"/>
      </w:r>
    </w:p>
    <w:p w14:paraId="0E85C113" w14:textId="1D2ACFF4" w:rsidR="007767CC" w:rsidRPr="00CA4AAE" w:rsidRDefault="007767CC" w:rsidP="000C7951">
      <w:r>
        <w:t>Для построения диаграмм использовалось программное</w:t>
      </w:r>
      <w:r w:rsidR="000C7951">
        <w:t xml:space="preserve"> </w:t>
      </w:r>
      <w:r>
        <w:t xml:space="preserve">обеспечение </w:t>
      </w:r>
      <w:proofErr w:type="spellStart"/>
      <w:r>
        <w:t>ERwin</w:t>
      </w:r>
      <w:proofErr w:type="spellEnd"/>
      <w:r>
        <w:t xml:space="preserve"> Process </w:t>
      </w:r>
      <w:proofErr w:type="spellStart"/>
      <w:r>
        <w:t>Modeler</w:t>
      </w:r>
      <w:proofErr w:type="spellEnd"/>
      <w:r>
        <w:t>.</w:t>
      </w:r>
      <w:r w:rsidR="00390A17" w:rsidRPr="00CA4AAE">
        <w:t xml:space="preserve"> </w:t>
      </w:r>
      <w:r w:rsidR="00390A17">
        <w:rPr>
          <w:lang w:val="en-US"/>
        </w:rPr>
        <w:fldChar w:fldCharType="begin"/>
      </w:r>
      <w:r w:rsidR="00320071">
        <w:instrText xml:space="preserve"> ADDIN ZOTERO_ITEM CSL_CITATION {"citationID":"C57zj6mR","properties":{"formattedCitation":"[16]","plainCitation":"[16]","noteIndex":0},"citationItems":[{"id":173,"uris":["http://zotero.org/users/6951153/items/5NTQGZDE"],"uri":["http://zotero.org/users/6951153/items/5NTQGZDE"],"itemData":{"id":173,"type":"webpage","language":"ru-RU","title":"AllFusion Process Modeler (Bpwin) — ERwin Process Modeler","URL":"https://businessarchitecture.ru/bwin/","accessed":{"date-parts":[["2021",6,27]]}}}],"schema":"https://github.com/citation-style-language/schema/raw/master/csl-citation.json"} </w:instrText>
      </w:r>
      <w:r w:rsidR="00390A17">
        <w:rPr>
          <w:lang w:val="en-US"/>
        </w:rPr>
        <w:fldChar w:fldCharType="separate"/>
      </w:r>
      <w:r w:rsidR="00320071" w:rsidRPr="00320071">
        <w:rPr>
          <w:rFonts w:cs="Times New Roman"/>
        </w:rPr>
        <w:t>[16]</w:t>
      </w:r>
      <w:r w:rsidR="00390A17">
        <w:rPr>
          <w:lang w:val="en-US"/>
        </w:rPr>
        <w:fldChar w:fldCharType="end"/>
      </w:r>
    </w:p>
    <w:p w14:paraId="1B30DB2E" w14:textId="46E25F65" w:rsidR="007767CC" w:rsidRDefault="007767CC" w:rsidP="000C7951">
      <w:r>
        <w:t>Коротко говоря, данная модель отображает структуру и функции системы,</w:t>
      </w:r>
      <w:r w:rsidR="000C7951">
        <w:t xml:space="preserve"> </w:t>
      </w:r>
      <w:r>
        <w:t>так же потоки информации и материальные объекты, преобразуемые функциями.</w:t>
      </w:r>
    </w:p>
    <w:p w14:paraId="71D55B7E" w14:textId="317F78C5" w:rsidR="006472CF" w:rsidRDefault="001E4A05" w:rsidP="001E4A05">
      <w:pPr>
        <w:pStyle w:val="ab"/>
      </w:pPr>
      <w:r w:rsidRPr="001E4A05">
        <w:drawing>
          <wp:inline distT="0" distB="0" distL="0" distR="0" wp14:anchorId="0248ED38" wp14:editId="2530BA09">
            <wp:extent cx="5940425" cy="4103370"/>
            <wp:effectExtent l="19050" t="19050" r="22225" b="1143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0425" cy="4103370"/>
                    </a:xfrm>
                    <a:prstGeom prst="rect">
                      <a:avLst/>
                    </a:prstGeom>
                    <a:ln>
                      <a:solidFill>
                        <a:schemeClr val="tx1"/>
                      </a:solidFill>
                    </a:ln>
                  </pic:spPr>
                </pic:pic>
              </a:graphicData>
            </a:graphic>
          </wp:inline>
        </w:drawing>
      </w:r>
    </w:p>
    <w:p w14:paraId="7572720A" w14:textId="21FFE116" w:rsidR="006472CF" w:rsidRDefault="006472CF" w:rsidP="006472CF">
      <w:pPr>
        <w:pStyle w:val="ad"/>
      </w:pPr>
      <w:bookmarkStart w:id="5" w:name="_Ref75562175"/>
      <w:r>
        <w:t xml:space="preserve">Рисунок </w:t>
      </w:r>
      <w:fldSimple w:instr=" STYLEREF 1 \s ">
        <w:r w:rsidR="00CA4AAE">
          <w:rPr>
            <w:noProof/>
          </w:rPr>
          <w:t>1</w:t>
        </w:r>
      </w:fldSimple>
      <w:r w:rsidR="00CA4AAE">
        <w:t>.</w:t>
      </w:r>
      <w:fldSimple w:instr=" SEQ Рисунок \* ARABIC \s 1 ">
        <w:r w:rsidR="00CA4AAE">
          <w:rPr>
            <w:noProof/>
          </w:rPr>
          <w:t>1</w:t>
        </w:r>
      </w:fldSimple>
      <w:bookmarkEnd w:id="5"/>
      <w:r>
        <w:t xml:space="preserve"> – </w:t>
      </w:r>
      <w:r w:rsidRPr="006472CF">
        <w:t>Обязательная контекстная диаграмма верхнего уровня</w:t>
      </w:r>
    </w:p>
    <w:p w14:paraId="6A6462E3" w14:textId="275DBE81" w:rsidR="00C04831" w:rsidRDefault="00C04831" w:rsidP="00C04831">
      <w:r>
        <w:t xml:space="preserve">Данная диаграмма определяет один из процессов, который должен быть </w:t>
      </w:r>
      <w:r w:rsidR="00A12617">
        <w:t>реализован</w:t>
      </w:r>
      <w:r>
        <w:t xml:space="preserve"> в систем</w:t>
      </w:r>
      <w:r w:rsidR="00A12617">
        <w:t>е</w:t>
      </w:r>
      <w:r>
        <w:t xml:space="preserve"> в конечном итоге. Сам же процесс описан с точки зрения клиента, поэтому некоторые технические подробности, например, участие </w:t>
      </w:r>
      <w:r w:rsidR="00A12617">
        <w:t>серверного-приложения</w:t>
      </w:r>
      <w:r>
        <w:t>, опущены.</w:t>
      </w:r>
    </w:p>
    <w:p w14:paraId="11C4FAF5" w14:textId="702BD550" w:rsidR="00C04831" w:rsidRDefault="00C04831" w:rsidP="00C04831">
      <w:r>
        <w:t>В итоге клиент должен получить отчёт о</w:t>
      </w:r>
      <w:r w:rsidR="0036233B">
        <w:t>б</w:t>
      </w:r>
      <w:r>
        <w:t xml:space="preserve"> успехе или провале подтверждения той заявки, которую он сформирует.</w:t>
      </w:r>
      <w:r w:rsidR="00BC4BDD">
        <w:t xml:space="preserve"> Сам же отчёт выражен в устном подтверждении сотрудника салона красоты по телефону.</w:t>
      </w:r>
    </w:p>
    <w:p w14:paraId="34625BC6" w14:textId="58529084" w:rsidR="00E00964" w:rsidRDefault="001E4A05" w:rsidP="00E00964">
      <w:pPr>
        <w:pStyle w:val="ab"/>
        <w:keepNext/>
      </w:pPr>
      <w:r>
        <w:lastRenderedPageBreak/>
        <w:drawing>
          <wp:inline distT="0" distB="0" distL="0" distR="0" wp14:anchorId="727F0C50" wp14:editId="34C13C46">
            <wp:extent cx="5940425" cy="4098290"/>
            <wp:effectExtent l="19050" t="19050" r="22225" b="1651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0425" cy="4098290"/>
                    </a:xfrm>
                    <a:prstGeom prst="rect">
                      <a:avLst/>
                    </a:prstGeom>
                    <a:ln>
                      <a:solidFill>
                        <a:schemeClr val="tx1"/>
                      </a:solidFill>
                    </a:ln>
                  </pic:spPr>
                </pic:pic>
              </a:graphicData>
            </a:graphic>
          </wp:inline>
        </w:drawing>
      </w:r>
    </w:p>
    <w:p w14:paraId="57CA669E" w14:textId="00BB05C5" w:rsidR="00E00964" w:rsidRDefault="00E00964" w:rsidP="00E00964">
      <w:pPr>
        <w:pStyle w:val="ad"/>
      </w:pPr>
      <w:bookmarkStart w:id="6" w:name="_Ref75562183"/>
      <w:r>
        <w:t xml:space="preserve">Рисунок </w:t>
      </w:r>
      <w:fldSimple w:instr=" STYLEREF 1 \s ">
        <w:r w:rsidR="00CA4AAE">
          <w:rPr>
            <w:noProof/>
          </w:rPr>
          <w:t>1</w:t>
        </w:r>
      </w:fldSimple>
      <w:r w:rsidR="00CA4AAE">
        <w:t>.</w:t>
      </w:r>
      <w:fldSimple w:instr=" SEQ Рисунок \* ARABIC \s 1 ">
        <w:r w:rsidR="00CA4AAE">
          <w:rPr>
            <w:noProof/>
          </w:rPr>
          <w:t>2</w:t>
        </w:r>
      </w:fldSimple>
      <w:bookmarkEnd w:id="6"/>
      <w:r>
        <w:t xml:space="preserve"> – </w:t>
      </w:r>
      <w:r w:rsidRPr="00E00964">
        <w:t>Дочерняя диаграмма узла A-0</w:t>
      </w:r>
    </w:p>
    <w:p w14:paraId="53D33F70" w14:textId="711BD296" w:rsidR="00E00964" w:rsidRDefault="00955108" w:rsidP="00E00964">
      <w:r>
        <w:t>Как видно из диаграмм, все заявки должны обрабатываться сотрудниками салона красоты.</w:t>
      </w:r>
      <w:r w:rsidR="00BE3101">
        <w:t xml:space="preserve"> Данный фактор в совокупности с накладываемыми ограничениями целостности данных позволит уменьшить число </w:t>
      </w:r>
      <w:r w:rsidR="00E976D5">
        <w:t>нежелательных</w:t>
      </w:r>
      <w:r w:rsidR="00BE3101">
        <w:t xml:space="preserve"> заявок.</w:t>
      </w:r>
    </w:p>
    <w:p w14:paraId="319831A4" w14:textId="6E7EDE9E" w:rsidR="00051439" w:rsidRPr="007E625A" w:rsidRDefault="00051439" w:rsidP="00051439">
      <w:r>
        <w:t>Прецеденты, возможные в рамках системы</w:t>
      </w:r>
      <w:r w:rsidR="00317341">
        <w:t>,</w:t>
      </w:r>
      <w:r>
        <w:t xml:space="preserve"> определены на диаграмме прецедентов на </w:t>
      </w:r>
      <w:r>
        <w:fldChar w:fldCharType="begin"/>
      </w:r>
      <w:r>
        <w:instrText xml:space="preserve"> REF _Ref75627587 \h </w:instrText>
      </w:r>
      <w:r>
        <w:fldChar w:fldCharType="separate"/>
      </w:r>
      <w:r>
        <w:t xml:space="preserve">рисунке </w:t>
      </w:r>
      <w:r>
        <w:rPr>
          <w:noProof/>
        </w:rPr>
        <w:t>1</w:t>
      </w:r>
      <w:r>
        <w:t>.</w:t>
      </w:r>
      <w:r>
        <w:rPr>
          <w:noProof/>
        </w:rPr>
        <w:t>3</w:t>
      </w:r>
      <w:r>
        <w:fldChar w:fldCharType="end"/>
      </w:r>
      <w:r>
        <w:t>.</w:t>
      </w:r>
      <w:r w:rsidR="000522FE">
        <w:fldChar w:fldCharType="begin"/>
      </w:r>
      <w:r w:rsidR="00320071">
        <w:instrText xml:space="preserve"> ADDIN ZOTERO_ITEM CSL_CITATION {"citationID":"R6VyjY8V","properties":{"formattedCitation":"[15]","plainCitation":"[15]","noteIndex":0},"citationItems":[{"id":175,"uris":["http://zotero.org/users/6951153/items/L3TPRQAB"],"uri":["http://zotero.org/users/6951153/items/L3TPRQAB"],"itemData":{"id":175,"type":"webpage","abstract":"Диаграмма вариантов использования (Use case diagram, диаграмма прецедентов) — диаграмма, на которой отражены отношения, существующие между актёрами (actors) и вариантами использования системы (ВИС). Диаграмма прецедентов предоставляет возможность заказчику, конечному пользователю и разработчику совместно обсуждать поведение системы и функциональность.","language":"ru-RU","title":"Диаграмма прецедентов (вариантов использования) UML | Планёрка","URL":"https://planerka.info/item/diagramma-precedentov-variantov-ispolzovaniya-uml/","accessed":{"date-parts":[["2021",6,27]]}}}],"schema":"https://github.com/citation-style-language/schema/raw/master/csl-citation.json"} </w:instrText>
      </w:r>
      <w:r w:rsidR="000522FE">
        <w:fldChar w:fldCharType="separate"/>
      </w:r>
      <w:r w:rsidR="00320071" w:rsidRPr="00320071">
        <w:rPr>
          <w:rFonts w:cs="Times New Roman"/>
        </w:rPr>
        <w:t>[15]</w:t>
      </w:r>
      <w:r w:rsidR="000522FE">
        <w:fldChar w:fldCharType="end"/>
      </w:r>
    </w:p>
    <w:p w14:paraId="55266A75" w14:textId="77777777" w:rsidR="00051439" w:rsidRDefault="001E4A05" w:rsidP="001E4A05">
      <w:pPr>
        <w:pStyle w:val="ab"/>
      </w:pPr>
      <w:r w:rsidRPr="001E4A05">
        <w:drawing>
          <wp:inline distT="0" distB="0" distL="0" distR="0" wp14:anchorId="41A4EE05" wp14:editId="0140CD89">
            <wp:extent cx="5939790" cy="2487295"/>
            <wp:effectExtent l="19050" t="19050" r="22860" b="27305"/>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9790" cy="2487295"/>
                    </a:xfrm>
                    <a:prstGeom prst="rect">
                      <a:avLst/>
                    </a:prstGeom>
                    <a:noFill/>
                    <a:ln>
                      <a:solidFill>
                        <a:schemeClr val="tx1"/>
                      </a:solidFill>
                    </a:ln>
                  </pic:spPr>
                </pic:pic>
              </a:graphicData>
            </a:graphic>
          </wp:inline>
        </w:drawing>
      </w:r>
    </w:p>
    <w:p w14:paraId="536AC2BF" w14:textId="4EC1DAD1" w:rsidR="00051439" w:rsidRDefault="00051439" w:rsidP="00051439">
      <w:pPr>
        <w:pStyle w:val="ad"/>
      </w:pPr>
      <w:bookmarkStart w:id="7" w:name="_Ref75627587"/>
      <w:r>
        <w:t xml:space="preserve">Рисунок </w:t>
      </w:r>
      <w:fldSimple w:instr=" STYLEREF 1 \s ">
        <w:r w:rsidR="00CA4AAE">
          <w:rPr>
            <w:noProof/>
          </w:rPr>
          <w:t>1</w:t>
        </w:r>
      </w:fldSimple>
      <w:r w:rsidR="00CA4AAE">
        <w:t>.</w:t>
      </w:r>
      <w:fldSimple w:instr=" SEQ Рисунок \* ARABIC \s 1 ">
        <w:r w:rsidR="00CA4AAE">
          <w:rPr>
            <w:noProof/>
          </w:rPr>
          <w:t>3</w:t>
        </w:r>
      </w:fldSimple>
      <w:bookmarkEnd w:id="7"/>
      <w:r>
        <w:t xml:space="preserve"> – Диаграмма прецедентов ИС салона красоты</w:t>
      </w:r>
    </w:p>
    <w:p w14:paraId="7DF4585E" w14:textId="2E11DFE2" w:rsidR="009370B0" w:rsidRPr="009370B0" w:rsidRDefault="009370B0" w:rsidP="009370B0">
      <w:r>
        <w:lastRenderedPageBreak/>
        <w:t xml:space="preserve">«Неавторизованный клиент» </w:t>
      </w:r>
      <w:r w:rsidR="00516CA7">
        <w:t>— это</w:t>
      </w:r>
      <w:r>
        <w:t xml:space="preserve"> слой абстракции, который характеризует разницу между посетителями сайта, которые просматривают каталог, и посетителями, которые </w:t>
      </w:r>
      <w:r w:rsidR="00B32A38">
        <w:t>отправляют заявку на приём.</w:t>
      </w:r>
    </w:p>
    <w:p w14:paraId="604DEBBB" w14:textId="27B4ECF8" w:rsidR="002D1F53" w:rsidRPr="002D1F53" w:rsidRDefault="002D1F53" w:rsidP="002D1F53">
      <w:r>
        <w:t xml:space="preserve">На </w:t>
      </w:r>
      <w:r>
        <w:fldChar w:fldCharType="begin"/>
      </w:r>
      <w:r>
        <w:instrText xml:space="preserve"> REF _Ref75786936 \h </w:instrText>
      </w:r>
      <w:r>
        <w:fldChar w:fldCharType="separate"/>
      </w:r>
      <w:r>
        <w:t xml:space="preserve">рисунке </w:t>
      </w:r>
      <w:r>
        <w:rPr>
          <w:noProof/>
        </w:rPr>
        <w:t>1</w:t>
      </w:r>
      <w:r>
        <w:t>.</w:t>
      </w:r>
      <w:r>
        <w:rPr>
          <w:noProof/>
        </w:rPr>
        <w:t>4</w:t>
      </w:r>
      <w:r>
        <w:fldChar w:fldCharType="end"/>
      </w:r>
      <w:r>
        <w:t xml:space="preserve"> представлена «карта пути клиента» обычного клиента салона красоты, который предпочитает производить поиск в Интернете.</w:t>
      </w:r>
    </w:p>
    <w:p w14:paraId="557EE639" w14:textId="77777777" w:rsidR="00CA4AAE" w:rsidRDefault="00CA4AAE" w:rsidP="00CA4AAE">
      <w:pPr>
        <w:pStyle w:val="ab"/>
        <w:keepNext/>
      </w:pPr>
      <w:r>
        <w:drawing>
          <wp:inline distT="0" distB="0" distL="0" distR="0" wp14:anchorId="443E6EC3" wp14:editId="464F64E9">
            <wp:extent cx="5934075" cy="3333750"/>
            <wp:effectExtent l="19050" t="19050" r="28575" b="1905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4075" cy="3333750"/>
                    </a:xfrm>
                    <a:prstGeom prst="rect">
                      <a:avLst/>
                    </a:prstGeom>
                    <a:noFill/>
                    <a:ln>
                      <a:solidFill>
                        <a:schemeClr val="tx1"/>
                      </a:solidFill>
                    </a:ln>
                  </pic:spPr>
                </pic:pic>
              </a:graphicData>
            </a:graphic>
          </wp:inline>
        </w:drawing>
      </w:r>
    </w:p>
    <w:p w14:paraId="7046FEDE" w14:textId="3B05CBB7" w:rsidR="00CA4AAE" w:rsidRPr="00CA4AAE" w:rsidRDefault="00CA4AAE" w:rsidP="00CA4AAE">
      <w:pPr>
        <w:pStyle w:val="ad"/>
        <w:rPr>
          <w:lang w:val="en-US"/>
        </w:rPr>
      </w:pPr>
      <w:bookmarkStart w:id="8" w:name="_Ref75786936"/>
      <w:r>
        <w:t xml:space="preserve">Рисунок </w:t>
      </w:r>
      <w:fldSimple w:instr=" STYLEREF 1 \s ">
        <w:r>
          <w:rPr>
            <w:noProof/>
          </w:rPr>
          <w:t>1</w:t>
        </w:r>
      </w:fldSimple>
      <w:r>
        <w:t>.</w:t>
      </w:r>
      <w:fldSimple w:instr=" SEQ Рисунок \* ARABIC \s 1 ">
        <w:r>
          <w:rPr>
            <w:noProof/>
          </w:rPr>
          <w:t>4</w:t>
        </w:r>
      </w:fldSimple>
      <w:bookmarkEnd w:id="8"/>
      <w:r>
        <w:rPr>
          <w:lang w:val="en-US"/>
        </w:rPr>
        <w:t xml:space="preserve"> – Customer journey map</w:t>
      </w:r>
    </w:p>
    <w:p w14:paraId="6E02E63C" w14:textId="36BD23B0" w:rsidR="00BF11F5" w:rsidRDefault="006B535A" w:rsidP="00BF11F5">
      <w:pPr>
        <w:pStyle w:val="2"/>
      </w:pPr>
      <w:r>
        <w:t>Выводы по аналитической части</w:t>
      </w:r>
    </w:p>
    <w:p w14:paraId="110EDAAD" w14:textId="0DC566A0" w:rsidR="00A465B6" w:rsidRDefault="0020292E" w:rsidP="00A465B6">
      <w:r>
        <w:t>На основе данной теоретической части можно изложить следующие выводы:</w:t>
      </w:r>
    </w:p>
    <w:p w14:paraId="20142E16" w14:textId="45DEB4D3" w:rsidR="0058453A" w:rsidRDefault="0068592B" w:rsidP="000D321D">
      <w:pPr>
        <w:pStyle w:val="af"/>
        <w:numPr>
          <w:ilvl w:val="0"/>
          <w:numId w:val="9"/>
        </w:numPr>
      </w:pPr>
      <w:r>
        <w:t xml:space="preserve">был проведён анализ аналогов разрабатываемого веб-приложения и во внимание будут взяты результаты этого анализа: наличие ключевых слов, адаптивной вёрстки, юзабилити и </w:t>
      </w:r>
      <w:r w:rsidR="00D14787">
        <w:t xml:space="preserve">прочих приведённых </w:t>
      </w:r>
      <w:r w:rsidR="006B0EA4">
        <w:t>в</w:t>
      </w:r>
      <w:r w:rsidR="00D14787">
        <w:t xml:space="preserve"> таблицах </w:t>
      </w:r>
      <w:r w:rsidR="00D14787">
        <w:fldChar w:fldCharType="begin"/>
      </w:r>
      <w:r w:rsidR="00D14787">
        <w:instrText xml:space="preserve"> REF _Ref75712848 \h </w:instrText>
      </w:r>
      <w:r w:rsidR="00D14787">
        <w:fldChar w:fldCharType="separate"/>
      </w:r>
      <w:r w:rsidR="00D14787">
        <w:rPr>
          <w:noProof/>
        </w:rPr>
        <w:t>1</w:t>
      </w:r>
      <w:r w:rsidR="00D14787">
        <w:t>.</w:t>
      </w:r>
      <w:r w:rsidR="00D14787">
        <w:rPr>
          <w:noProof/>
        </w:rPr>
        <w:t>1</w:t>
      </w:r>
      <w:r w:rsidR="00D14787">
        <w:fldChar w:fldCharType="end"/>
      </w:r>
      <w:r w:rsidR="00D14787">
        <w:t>-</w:t>
      </w:r>
      <w:r w:rsidR="00D14787">
        <w:fldChar w:fldCharType="begin"/>
      </w:r>
      <w:r w:rsidR="00D14787">
        <w:instrText xml:space="preserve"> REF _Ref75712852 \h </w:instrText>
      </w:r>
      <w:r w:rsidR="00D14787">
        <w:fldChar w:fldCharType="separate"/>
      </w:r>
      <w:r w:rsidR="00D14787">
        <w:rPr>
          <w:noProof/>
        </w:rPr>
        <w:t>1</w:t>
      </w:r>
      <w:r w:rsidR="00D14787">
        <w:t>.</w:t>
      </w:r>
      <w:r w:rsidR="00D14787">
        <w:rPr>
          <w:noProof/>
        </w:rPr>
        <w:t>3</w:t>
      </w:r>
      <w:r w:rsidR="00D14787">
        <w:fldChar w:fldCharType="end"/>
      </w:r>
      <w:r w:rsidR="00D14787">
        <w:t xml:space="preserve"> критери</w:t>
      </w:r>
      <w:r w:rsidR="000C47C6">
        <w:t>ев;</w:t>
      </w:r>
    </w:p>
    <w:p w14:paraId="0F060BFB" w14:textId="043B9D9F" w:rsidR="00083807" w:rsidRDefault="00083807" w:rsidP="000D321D">
      <w:pPr>
        <w:pStyle w:val="af"/>
        <w:numPr>
          <w:ilvl w:val="0"/>
          <w:numId w:val="9"/>
        </w:numPr>
      </w:pPr>
      <w:r>
        <w:t>была представлен диаграмма прецедентов, которой необходимо следовать при реализации системы</w:t>
      </w:r>
      <w:r w:rsidR="00042B2A">
        <w:t>;</w:t>
      </w:r>
    </w:p>
    <w:p w14:paraId="447ADF97" w14:textId="1F77E895" w:rsidR="006C3D45" w:rsidRDefault="00042B2A" w:rsidP="006C3D45">
      <w:pPr>
        <w:pStyle w:val="af"/>
        <w:numPr>
          <w:ilvl w:val="0"/>
          <w:numId w:val="9"/>
        </w:numPr>
      </w:pPr>
      <w:r>
        <w:t>б</w:t>
      </w:r>
      <w:r w:rsidR="006B0EA4">
        <w:t xml:space="preserve">ыла представлена </w:t>
      </w:r>
      <w:r w:rsidR="006B0EA4">
        <w:rPr>
          <w:lang w:val="en-US"/>
        </w:rPr>
        <w:t>IDEF</w:t>
      </w:r>
      <w:r w:rsidR="006B0EA4" w:rsidRPr="006B0EA4">
        <w:t>0</w:t>
      </w:r>
      <w:r w:rsidR="006B0EA4">
        <w:t>-диаграмма с декомпозицией до первого уровня для подробного описания процесса «Записаться на приём» в рамках ИС</w:t>
      </w:r>
      <w:r w:rsidR="006C3D45">
        <w:t>;</w:t>
      </w:r>
    </w:p>
    <w:p w14:paraId="285AA899" w14:textId="302F26DC" w:rsidR="00516CA7" w:rsidRDefault="006C3D45" w:rsidP="00516CA7">
      <w:pPr>
        <w:pStyle w:val="af"/>
        <w:numPr>
          <w:ilvl w:val="0"/>
          <w:numId w:val="9"/>
        </w:numPr>
      </w:pPr>
      <w:r>
        <w:t xml:space="preserve">была представлена </w:t>
      </w:r>
      <w:r>
        <w:rPr>
          <w:lang w:val="en-US"/>
        </w:rPr>
        <w:t>CJM</w:t>
      </w:r>
      <w:r w:rsidRPr="006C3D45">
        <w:t xml:space="preserve"> </w:t>
      </w:r>
      <w:r>
        <w:t>потенциального клиента разрабатываемой ИС</w:t>
      </w:r>
      <w:r w:rsidR="00516CA7">
        <w:t>;</w:t>
      </w:r>
    </w:p>
    <w:p w14:paraId="5C8201D5" w14:textId="6EEDF377" w:rsidR="00516CA7" w:rsidRPr="00A465B6" w:rsidRDefault="00516CA7" w:rsidP="00516CA7">
      <w:r>
        <w:t>В рамках осеннего семестра были проанализированные новые аналоги, так как предыдущие представляли из себя сети салонов красоты. Так же была подправлена функциональная модель. На диаграмме прецеде</w:t>
      </w:r>
      <w:r w:rsidR="00BF3DBA">
        <w:t>нтов актёр «Клиент» был разбит на следующих актёров: «Неавторизированный пользователь», «Неавторизированный клиент», «Авторизированный клиент». Исправлены общие фактические ошибки и оформление.</w:t>
      </w:r>
    </w:p>
    <w:p w14:paraId="47942B98" w14:textId="4C399A1F" w:rsidR="00F32DEE" w:rsidRDefault="00F32DEE" w:rsidP="00F32DEE">
      <w:pPr>
        <w:pStyle w:val="1"/>
      </w:pPr>
      <w:r>
        <w:lastRenderedPageBreak/>
        <w:t>ПРОЕКТНАЯ ЧАСТ</w:t>
      </w:r>
      <w:r w:rsidR="00FA20EB">
        <w:t>Ь</w:t>
      </w:r>
    </w:p>
    <w:p w14:paraId="58DA730C" w14:textId="4CE27737" w:rsidR="00C11438" w:rsidRDefault="00C11438" w:rsidP="00C11438">
      <w:pPr>
        <w:pStyle w:val="2"/>
      </w:pPr>
      <w:r>
        <w:t>Модель данных</w:t>
      </w:r>
    </w:p>
    <w:p w14:paraId="27046973" w14:textId="5DF09778" w:rsidR="00A17F7B" w:rsidRPr="00A17F7B" w:rsidRDefault="00124AC7" w:rsidP="00124AC7">
      <w:pPr>
        <w:pStyle w:val="3"/>
      </w:pPr>
      <w:bookmarkStart w:id="9" w:name="_Ref75416937"/>
      <w:r>
        <w:t>Концептуальная модель</w:t>
      </w:r>
      <w:bookmarkEnd w:id="9"/>
    </w:p>
    <w:p w14:paraId="5233E295" w14:textId="5A89F379" w:rsidR="00447A69" w:rsidRDefault="00C957B4" w:rsidP="00447A69">
      <w:r>
        <w:t>При</w:t>
      </w:r>
      <w:r w:rsidR="002B18DF" w:rsidRPr="002B18DF">
        <w:t xml:space="preserve"> </w:t>
      </w:r>
      <w:r w:rsidR="002B18DF">
        <w:t>концептуальном</w:t>
      </w:r>
      <w:r>
        <w:t xml:space="preserve"> проектировании</w:t>
      </w:r>
      <w:r w:rsidR="000B531A" w:rsidRPr="000B531A">
        <w:t xml:space="preserve"> </w:t>
      </w:r>
      <w:r>
        <w:t xml:space="preserve">базы данных была построена </w:t>
      </w:r>
      <w:r w:rsidR="004E5487">
        <w:t>модель данных</w:t>
      </w:r>
      <w:r w:rsidR="00A17F7B">
        <w:t xml:space="preserve"> в виде</w:t>
      </w:r>
      <w:r>
        <w:t xml:space="preserve"> ER-диаграмм</w:t>
      </w:r>
      <w:r w:rsidR="00A17F7B">
        <w:t>ы</w:t>
      </w:r>
      <w:r w:rsidR="0017394E">
        <w:t xml:space="preserve">, </w:t>
      </w:r>
      <w:r w:rsidR="0083507D">
        <w:t>представленной</w:t>
      </w:r>
      <w:r w:rsidR="0017394E">
        <w:t xml:space="preserve"> </w:t>
      </w:r>
      <w:r w:rsidR="00DC3367">
        <w:t>на</w:t>
      </w:r>
      <w:r w:rsidR="00447A69" w:rsidRPr="00447A69">
        <w:t xml:space="preserve"> </w:t>
      </w:r>
      <w:r w:rsidR="00447A69">
        <w:fldChar w:fldCharType="begin"/>
      </w:r>
      <w:r w:rsidR="00447A69">
        <w:instrText xml:space="preserve"> REF _Ref75415424 \h </w:instrText>
      </w:r>
      <w:r w:rsidR="00447A69">
        <w:fldChar w:fldCharType="separate"/>
      </w:r>
      <w:r w:rsidR="00447A69">
        <w:t xml:space="preserve">рисунке </w:t>
      </w:r>
      <w:r w:rsidR="00447A69">
        <w:rPr>
          <w:noProof/>
        </w:rPr>
        <w:t>2</w:t>
      </w:r>
      <w:r w:rsidR="00447A69">
        <w:t>.</w:t>
      </w:r>
      <w:r w:rsidR="00447A69">
        <w:rPr>
          <w:noProof/>
        </w:rPr>
        <w:t>1</w:t>
      </w:r>
      <w:r w:rsidR="00447A69">
        <w:fldChar w:fldCharType="end"/>
      </w:r>
      <w:r w:rsidR="00447A69">
        <w:t>.</w:t>
      </w:r>
      <w:r w:rsidR="000522FE">
        <w:t xml:space="preserve"> </w:t>
      </w:r>
      <w:r w:rsidR="000522FE">
        <w:fldChar w:fldCharType="begin"/>
      </w:r>
      <w:r w:rsidR="00320071">
        <w:instrText xml:space="preserve"> ADDIN ZOTERO_ITEM CSL_CITATION {"citationID":"WKUcM9Fq","properties":{"formattedCitation":"[7]","plainCitation":"[7]","noteIndex":0},"citationItems":[{"id":177,"uris":["http://zotero.org/users/6951153/items/KLLHW4YX"],"uri":["http://zotero.org/users/6951153/items/KLLHW4YX"],"itemData":{"id":177,"type":"webpage","title":"ER-диаграмма (ERD): определение и обзор | Lucidchart","URL":"https://www.lucidchart.com/pages/ru/erd-диаграмма","accessed":{"date-parts":[["2021",6,27]]}}}],"schema":"https://github.com/citation-style-language/schema/raw/master/csl-citation.json"} </w:instrText>
      </w:r>
      <w:r w:rsidR="000522FE">
        <w:fldChar w:fldCharType="separate"/>
      </w:r>
      <w:r w:rsidR="00320071" w:rsidRPr="00320071">
        <w:rPr>
          <w:rFonts w:cs="Times New Roman"/>
        </w:rPr>
        <w:t>[7]</w:t>
      </w:r>
      <w:r w:rsidR="000522FE">
        <w:fldChar w:fldCharType="end"/>
      </w:r>
    </w:p>
    <w:p w14:paraId="2FB23D2F" w14:textId="526BBDDE" w:rsidR="00904772" w:rsidRDefault="000E38D3" w:rsidP="00904772">
      <w:pPr>
        <w:pStyle w:val="ab"/>
        <w:keepNext/>
      </w:pPr>
      <w:r>
        <w:drawing>
          <wp:inline distT="0" distB="0" distL="0" distR="0" wp14:anchorId="58DEE37F" wp14:editId="75BC4338">
            <wp:extent cx="5981700" cy="3867150"/>
            <wp:effectExtent l="19050" t="19050" r="19050" b="1905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1473" t="-1266" r="-1309" b="-1519"/>
                    <a:stretch/>
                  </pic:blipFill>
                  <pic:spPr bwMode="auto">
                    <a:xfrm>
                      <a:off x="0" y="0"/>
                      <a:ext cx="5981700" cy="386715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EBA4D62" w14:textId="72B22B8B" w:rsidR="00C11438" w:rsidRDefault="00904772" w:rsidP="00904772">
      <w:pPr>
        <w:pStyle w:val="ad"/>
      </w:pPr>
      <w:bookmarkStart w:id="10" w:name="_Ref75415424"/>
      <w:r>
        <w:t xml:space="preserve">Рисунок </w:t>
      </w:r>
      <w:fldSimple w:instr=" STYLEREF 1 \s ">
        <w:r w:rsidR="00CA4AAE">
          <w:rPr>
            <w:noProof/>
          </w:rPr>
          <w:t>2</w:t>
        </w:r>
      </w:fldSimple>
      <w:r w:rsidR="00CA4AAE">
        <w:t>.</w:t>
      </w:r>
      <w:fldSimple w:instr=" SEQ Рисунок \* ARABIC \s 1 ">
        <w:r w:rsidR="00CA4AAE">
          <w:rPr>
            <w:noProof/>
          </w:rPr>
          <w:t>1</w:t>
        </w:r>
      </w:fldSimple>
      <w:bookmarkEnd w:id="10"/>
      <w:r>
        <w:t xml:space="preserve"> – </w:t>
      </w:r>
      <w:r w:rsidR="00447A69">
        <w:t>Концептуальная модель данных</w:t>
      </w:r>
    </w:p>
    <w:p w14:paraId="630D8EDB" w14:textId="5DAFD956" w:rsidR="008134E4" w:rsidRPr="008134E4" w:rsidRDefault="008134E4" w:rsidP="008134E4">
      <w:pPr>
        <w:pStyle w:val="3"/>
      </w:pPr>
      <w:r>
        <w:t>Аспект манипуляции</w:t>
      </w:r>
    </w:p>
    <w:p w14:paraId="5B505337" w14:textId="75350721" w:rsidR="004E5487" w:rsidRDefault="006B5517" w:rsidP="006B5517">
      <w:r>
        <w:t>Хранить пароли пользователей в чистом виде не безопасно, поэтому, как видно из рисунка, вместо пароля</w:t>
      </w:r>
      <w:r w:rsidR="00291D7C">
        <w:t xml:space="preserve"> должны</w:t>
      </w:r>
      <w:r>
        <w:t xml:space="preserve"> хран</w:t>
      </w:r>
      <w:r w:rsidR="00291D7C">
        <w:t>и</w:t>
      </w:r>
      <w:r>
        <w:t xml:space="preserve">тся хэш и «соль». </w:t>
      </w:r>
      <w:r w:rsidR="00291D7C">
        <w:t xml:space="preserve">«Соль» единожды генерируется </w:t>
      </w:r>
      <w:r w:rsidR="004E5487">
        <w:t xml:space="preserve">на сервере </w:t>
      </w:r>
      <w:r w:rsidR="00291D7C">
        <w:t>при создании пользователя и нужна для того, чтобы хэш у пользователей с одинаковыми паролями отличался.</w:t>
      </w:r>
      <w:r w:rsidR="004E5487">
        <w:t xml:space="preserve"> «Соль» представляет из себя случайный набор символов.</w:t>
      </w:r>
    </w:p>
    <w:p w14:paraId="1FAD1C98" w14:textId="67AC629F" w:rsidR="006B5517" w:rsidRDefault="00291D7C" w:rsidP="006B5517">
      <w:r>
        <w:t>Например, у двух пользователей пароль «123456</w:t>
      </w:r>
      <w:r w:rsidR="004E5487">
        <w:t>»</w:t>
      </w:r>
      <w:r>
        <w:t>. В таком случае в поле «</w:t>
      </w:r>
      <w:r>
        <w:rPr>
          <w:lang w:val="en-US"/>
        </w:rPr>
        <w:t>hash</w:t>
      </w:r>
      <w:r>
        <w:t>»</w:t>
      </w:r>
      <w:r w:rsidRPr="00291D7C">
        <w:t xml:space="preserve"> </w:t>
      </w:r>
      <w:r>
        <w:t>в таблице «</w:t>
      </w:r>
      <w:r>
        <w:rPr>
          <w:lang w:val="en-US"/>
        </w:rPr>
        <w:t>Users</w:t>
      </w:r>
      <w:r>
        <w:t>»</w:t>
      </w:r>
      <w:r w:rsidRPr="00291D7C">
        <w:t xml:space="preserve"> </w:t>
      </w:r>
      <w:r>
        <w:t>будет храниться не хэш от «123456», а х</w:t>
      </w:r>
      <w:r w:rsidR="005A55E9">
        <w:t>э</w:t>
      </w:r>
      <w:r>
        <w:t>ш от «123456» с приписанной на конце «солью».</w:t>
      </w:r>
      <w:r w:rsidR="00645233">
        <w:t xml:space="preserve"> </w:t>
      </w:r>
      <w:r w:rsidR="00645233">
        <w:fldChar w:fldCharType="begin"/>
      </w:r>
      <w:r w:rsidR="00320071">
        <w:instrText xml:space="preserve"> ADDIN ZOTERO_ITEM CSL_CITATION {"citationID":"LFO7zqeH","properties":{"formattedCitation":"[13]","plainCitation":"[13]","noteIndex":0},"citationItems":[{"id":179,"uris":["http://zotero.org/users/6951153/items/4CWQIQE5"],"uri":["http://zotero.org/users/6951153/items/4CWQIQE5"],"itemData":{"id":179,"type":"webpage","abstract":"Данная заметка призвана пролить свет на использование соли при хешировании пароля. Если посмотреть в комментарии к этому топику habrahabr.ru/post/145642, то возн...","language":"ru","title":"Солим пароли","URL":"https://habr.com/ru/post/145648/","accessed":{"date-parts":[["2021",6,27]]}}}],"schema":"https://github.com/citation-style-language/schema/raw/master/csl-citation.json"} </w:instrText>
      </w:r>
      <w:r w:rsidR="00645233">
        <w:fldChar w:fldCharType="separate"/>
      </w:r>
      <w:r w:rsidR="00320071" w:rsidRPr="00320071">
        <w:rPr>
          <w:rFonts w:cs="Times New Roman"/>
        </w:rPr>
        <w:t>[13]</w:t>
      </w:r>
      <w:r w:rsidR="00645233">
        <w:fldChar w:fldCharType="end"/>
      </w:r>
    </w:p>
    <w:p w14:paraId="00BEE9B5" w14:textId="03EA3375" w:rsidR="005C291C" w:rsidRDefault="005C291C" w:rsidP="005C291C">
      <w:pPr>
        <w:pStyle w:val="3"/>
      </w:pPr>
      <w:r>
        <w:t>Аспект структуры</w:t>
      </w:r>
    </w:p>
    <w:p w14:paraId="4AC4CB99" w14:textId="4D9C6F1F" w:rsidR="005C291C" w:rsidRDefault="005C291C" w:rsidP="005C291C">
      <w:r>
        <w:t>В базе данных должны быть три служебные таблицы с предопределёнными значениями.</w:t>
      </w:r>
      <w:r w:rsidR="00FC7E2B">
        <w:t xml:space="preserve"> Одна для хранения видов ролей пользователей, другая для хранения видов статусов заказа и последняя для хранения типов </w:t>
      </w:r>
      <w:r w:rsidR="00615172">
        <w:t>услуг</w:t>
      </w:r>
      <w:r w:rsidR="001D5B37">
        <w:t xml:space="preserve"> салона красоты.</w:t>
      </w:r>
    </w:p>
    <w:p w14:paraId="055FE91C" w14:textId="56011CD3" w:rsidR="001A07B8" w:rsidRDefault="001A07B8" w:rsidP="005C291C">
      <w:r>
        <w:lastRenderedPageBreak/>
        <w:t>Между сущностями «</w:t>
      </w:r>
      <w:r>
        <w:rPr>
          <w:lang w:val="en-US"/>
        </w:rPr>
        <w:t>Orders</w:t>
      </w:r>
      <w:r>
        <w:t>»</w:t>
      </w:r>
      <w:r w:rsidRPr="001A07B8">
        <w:t xml:space="preserve"> </w:t>
      </w:r>
      <w:r>
        <w:t>и «</w:t>
      </w:r>
      <w:r>
        <w:rPr>
          <w:lang w:val="en-US"/>
        </w:rPr>
        <w:t>Products</w:t>
      </w:r>
      <w:r>
        <w:t>»</w:t>
      </w:r>
      <w:r w:rsidRPr="001A07B8">
        <w:t xml:space="preserve"> </w:t>
      </w:r>
      <w:r>
        <w:t>объявлена связь «Многие-ко-многим»</w:t>
      </w:r>
      <w:r w:rsidR="005054CC">
        <w:t>, поэтому для реализации этой связи в базе данных необходимо создать промежуточную таблицу.</w:t>
      </w:r>
    </w:p>
    <w:p w14:paraId="03BBB727" w14:textId="6992D48A" w:rsidR="008C09BA" w:rsidRDefault="008C09BA" w:rsidP="008C09BA">
      <w:pPr>
        <w:pStyle w:val="3"/>
      </w:pPr>
      <w:r>
        <w:t>Аспект целостности</w:t>
      </w:r>
    </w:p>
    <w:p w14:paraId="40F0B256" w14:textId="1CA4D3E5" w:rsidR="008C09BA" w:rsidRDefault="008C09BA" w:rsidP="008C09BA">
      <w:r>
        <w:t>Для поддержания целостности данных в базе данных необходимо использовать внешние ключи между зависящими сущностями. Для простоты добавления этих ограничений у каждой сущности должно быть поле «</w:t>
      </w:r>
      <w:r>
        <w:rPr>
          <w:lang w:val="en-US"/>
        </w:rPr>
        <w:t>id</w:t>
      </w:r>
      <w:r>
        <w:t>», по которому будет построен внешний ключ.</w:t>
      </w:r>
    </w:p>
    <w:p w14:paraId="7A61C4B1" w14:textId="753B223B" w:rsidR="00166C25" w:rsidRDefault="00166C25" w:rsidP="008C09BA">
      <w:r>
        <w:t>Логин</w:t>
      </w:r>
      <w:r w:rsidR="00C81239">
        <w:t>ы</w:t>
      </w:r>
      <w:r>
        <w:t xml:space="preserve"> у пользоват</w:t>
      </w:r>
      <w:r w:rsidR="00C81239">
        <w:t>елей</w:t>
      </w:r>
      <w:r>
        <w:t xml:space="preserve"> должн</w:t>
      </w:r>
      <w:r w:rsidR="00C81239">
        <w:t>ы</w:t>
      </w:r>
      <w:r>
        <w:t xml:space="preserve"> быть уникал</w:t>
      </w:r>
      <w:r w:rsidR="00C81239">
        <w:t>ьны</w:t>
      </w:r>
      <w:r>
        <w:t>, поэтому необходимо добавить ограничение уникальности значений в поле «</w:t>
      </w:r>
      <w:r w:rsidR="000C268C">
        <w:rPr>
          <w:lang w:val="en-US"/>
        </w:rPr>
        <w:t>login</w:t>
      </w:r>
      <w:r>
        <w:t>»</w:t>
      </w:r>
      <w:r w:rsidR="000C268C" w:rsidRPr="000C268C">
        <w:t xml:space="preserve"> </w:t>
      </w:r>
      <w:r w:rsidR="000C268C">
        <w:t>в таблице «</w:t>
      </w:r>
      <w:r w:rsidR="000C268C">
        <w:rPr>
          <w:lang w:val="en-US"/>
        </w:rPr>
        <w:t>Users</w:t>
      </w:r>
      <w:r w:rsidR="000C268C">
        <w:t>». Аналогичное можно сказать и про названи</w:t>
      </w:r>
      <w:r w:rsidR="00A3301D">
        <w:t>я</w:t>
      </w:r>
      <w:r w:rsidR="000C268C">
        <w:t xml:space="preserve"> услуг.</w:t>
      </w:r>
    </w:p>
    <w:p w14:paraId="789D22A6" w14:textId="0F605322" w:rsidR="00A17F7B" w:rsidRDefault="004D12EB" w:rsidP="004D12EB">
      <w:pPr>
        <w:pStyle w:val="3"/>
      </w:pPr>
      <w:r>
        <w:t>Физическая модель</w:t>
      </w:r>
    </w:p>
    <w:p w14:paraId="5DEB1FD4" w14:textId="383CF92B" w:rsidR="00D05C70" w:rsidRDefault="00D05C70" w:rsidP="00D05C70">
      <w:r>
        <w:t xml:space="preserve">На основе модели, приведённой в пункте </w:t>
      </w:r>
      <w:r>
        <w:fldChar w:fldCharType="begin"/>
      </w:r>
      <w:r>
        <w:instrText xml:space="preserve"> REF _Ref75416937 \r \h </w:instrText>
      </w:r>
      <w:r>
        <w:fldChar w:fldCharType="separate"/>
      </w:r>
      <w:r>
        <w:t>2.1.1</w:t>
      </w:r>
      <w:r>
        <w:fldChar w:fldCharType="end"/>
      </w:r>
      <w:r>
        <w:t xml:space="preserve">, была построена физическая модель данных, описанная в виде </w:t>
      </w:r>
      <w:r>
        <w:rPr>
          <w:lang w:val="en-US"/>
        </w:rPr>
        <w:t>ER</w:t>
      </w:r>
      <w:r w:rsidRPr="00D05C70">
        <w:t>-</w:t>
      </w:r>
      <w:r>
        <w:t xml:space="preserve">диаграммы на </w:t>
      </w:r>
      <w:r>
        <w:fldChar w:fldCharType="begin"/>
      </w:r>
      <w:r>
        <w:instrText xml:space="preserve"> REF _Ref75417156 \h </w:instrText>
      </w:r>
      <w:r>
        <w:fldChar w:fldCharType="separate"/>
      </w:r>
      <w:r>
        <w:t xml:space="preserve">рисунке </w:t>
      </w:r>
      <w:r>
        <w:rPr>
          <w:noProof/>
        </w:rPr>
        <w:t>2</w:t>
      </w:r>
      <w:r>
        <w:t>.</w:t>
      </w:r>
      <w:r>
        <w:rPr>
          <w:noProof/>
        </w:rPr>
        <w:t>2</w:t>
      </w:r>
      <w:r>
        <w:fldChar w:fldCharType="end"/>
      </w:r>
      <w:r>
        <w:t>.</w:t>
      </w:r>
    </w:p>
    <w:p w14:paraId="246FCA87" w14:textId="03342AE2" w:rsidR="00D05C70" w:rsidRDefault="000E38D3" w:rsidP="00D05C70">
      <w:pPr>
        <w:pStyle w:val="ab"/>
        <w:keepNext/>
      </w:pPr>
      <w:r>
        <w:drawing>
          <wp:inline distT="0" distB="0" distL="0" distR="0" wp14:anchorId="38C5E398" wp14:editId="21E822F3">
            <wp:extent cx="5427603" cy="5191125"/>
            <wp:effectExtent l="19050" t="19050" r="20955" b="9525"/>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a:extLst>
                        <a:ext uri="{28A0092B-C50C-407E-A947-70E740481C1C}">
                          <a14:useLocalDpi xmlns:a14="http://schemas.microsoft.com/office/drawing/2010/main" val="0"/>
                        </a:ext>
                      </a:extLst>
                    </a:blip>
                    <a:srcRect l="-1630" t="-1927" r="-1872" b="-2068"/>
                    <a:stretch/>
                  </pic:blipFill>
                  <pic:spPr bwMode="auto">
                    <a:xfrm>
                      <a:off x="0" y="0"/>
                      <a:ext cx="5448481" cy="5211093"/>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A725058" w14:textId="183816C0" w:rsidR="00D05C70" w:rsidRPr="00D05C70" w:rsidRDefault="00D05C70" w:rsidP="00C5118C">
      <w:pPr>
        <w:pStyle w:val="ad"/>
      </w:pPr>
      <w:bookmarkStart w:id="11" w:name="_Ref75417156"/>
      <w:r>
        <w:t xml:space="preserve">Рисунок </w:t>
      </w:r>
      <w:fldSimple w:instr=" STYLEREF 1 \s ">
        <w:r w:rsidR="00CA4AAE">
          <w:rPr>
            <w:noProof/>
          </w:rPr>
          <w:t>2</w:t>
        </w:r>
      </w:fldSimple>
      <w:r w:rsidR="00CA4AAE">
        <w:t>.</w:t>
      </w:r>
      <w:fldSimple w:instr=" SEQ Рисунок \* ARABIC \s 1 ">
        <w:r w:rsidR="00CA4AAE">
          <w:rPr>
            <w:noProof/>
          </w:rPr>
          <w:t>2</w:t>
        </w:r>
      </w:fldSimple>
      <w:bookmarkEnd w:id="11"/>
      <w:r>
        <w:t xml:space="preserve"> – </w:t>
      </w:r>
      <w:r w:rsidRPr="00C5118C">
        <w:t>Физическая</w:t>
      </w:r>
      <w:r>
        <w:t xml:space="preserve"> модель данных</w:t>
      </w:r>
    </w:p>
    <w:p w14:paraId="0176628D" w14:textId="3CC62D0D" w:rsidR="004E1884" w:rsidRDefault="00962255" w:rsidP="00D77A2A">
      <w:pPr>
        <w:pStyle w:val="2"/>
      </w:pPr>
      <w:r>
        <w:lastRenderedPageBreak/>
        <w:t>Веб</w:t>
      </w:r>
      <w:r w:rsidR="00D557FF">
        <w:t>-приложение</w:t>
      </w:r>
    </w:p>
    <w:p w14:paraId="16EE790E" w14:textId="7112AD8A" w:rsidR="00946118" w:rsidRPr="00645233" w:rsidRDefault="00702A57" w:rsidP="00946118">
      <w:pPr>
        <w:rPr>
          <w:lang w:val="en-US"/>
        </w:rPr>
      </w:pPr>
      <w:bookmarkStart w:id="12" w:name="_Hlk93261951"/>
      <w:r>
        <w:t xml:space="preserve">Веб-приложение было создано на основе фреймворка </w:t>
      </w:r>
      <w:r w:rsidR="00F5034D">
        <w:t>«</w:t>
      </w:r>
      <w:r>
        <w:rPr>
          <w:lang w:val="en-US"/>
        </w:rPr>
        <w:t>Vue</w:t>
      </w:r>
      <w:r w:rsidR="00F5034D">
        <w:t>»</w:t>
      </w:r>
      <w:r w:rsidR="0030469D">
        <w:t xml:space="preserve"> на языке программирования </w:t>
      </w:r>
      <w:r w:rsidR="00F5034D">
        <w:t>«</w:t>
      </w:r>
      <w:r w:rsidR="0030469D">
        <w:rPr>
          <w:lang w:val="en-US"/>
        </w:rPr>
        <w:t>JavaScript</w:t>
      </w:r>
      <w:r w:rsidR="00F5034D">
        <w:t>»</w:t>
      </w:r>
      <w:r w:rsidR="0030469D" w:rsidRPr="0030469D">
        <w:t>.</w:t>
      </w:r>
      <w:r w:rsidR="00645233">
        <w:t xml:space="preserve"> </w:t>
      </w:r>
      <w:bookmarkEnd w:id="12"/>
      <w:r w:rsidR="00645233">
        <w:fldChar w:fldCharType="begin"/>
      </w:r>
      <w:r w:rsidR="00320071">
        <w:instrText xml:space="preserve"> ADDIN ZOTERO_ITEM CSL_CITATION {"citationID":"XHxElX26","properties":{"formattedCitation":"[10]","plainCitation":"[10]","noteIndex":0},"citationItems":[{"id":181,"uris":["http://zotero.org/users/6951153/items/35YR4NLB"],"uri":["http://zotero.org/users/6951153/items/35YR4NLB"],"itemData":{"id":181,"type":"webpage","title":"Vue.js","URL":"https://vuejs.org/","accessed":{"date-parts":[["2021",6,27]]}}}],"schema":"https://github.com/citation-style-language/schema/raw/master/csl-citation.json"} </w:instrText>
      </w:r>
      <w:r w:rsidR="00645233">
        <w:fldChar w:fldCharType="separate"/>
      </w:r>
      <w:r w:rsidR="00320071" w:rsidRPr="00320071">
        <w:rPr>
          <w:rFonts w:cs="Times New Roman"/>
        </w:rPr>
        <w:t>[10]</w:t>
      </w:r>
      <w:r w:rsidR="00645233">
        <w:fldChar w:fldCharType="end"/>
      </w:r>
    </w:p>
    <w:p w14:paraId="72BC4AD1" w14:textId="60E2D9FB" w:rsidR="00702A57" w:rsidRDefault="0030469D" w:rsidP="00946118">
      <w:r>
        <w:t>Перечень используемых зависимостей</w:t>
      </w:r>
      <w:r w:rsidR="000466E7">
        <w:t xml:space="preserve"> в приложении</w:t>
      </w:r>
      <w:r>
        <w:t>:</w:t>
      </w:r>
    </w:p>
    <w:p w14:paraId="455C1F18" w14:textId="4DDDEA04" w:rsidR="0030469D" w:rsidRDefault="00F5034D" w:rsidP="0030469D">
      <w:pPr>
        <w:pStyle w:val="af"/>
        <w:numPr>
          <w:ilvl w:val="0"/>
          <w:numId w:val="2"/>
        </w:numPr>
      </w:pPr>
      <w:bookmarkStart w:id="13" w:name="_Hlk93262023"/>
      <w:r>
        <w:t>«</w:t>
      </w:r>
      <w:proofErr w:type="spellStart"/>
      <w:r w:rsidR="000466E7">
        <w:rPr>
          <w:lang w:val="en-US"/>
        </w:rPr>
        <w:t>axios</w:t>
      </w:r>
      <w:proofErr w:type="spellEnd"/>
      <w:r>
        <w:t>»</w:t>
      </w:r>
      <w:r w:rsidR="000466E7">
        <w:t xml:space="preserve">: используется для реализации </w:t>
      </w:r>
      <w:r w:rsidR="000466E7">
        <w:rPr>
          <w:lang w:val="en-US"/>
        </w:rPr>
        <w:t>API</w:t>
      </w:r>
      <w:r w:rsidR="00AF1692" w:rsidRPr="00AF1692">
        <w:t>;</w:t>
      </w:r>
    </w:p>
    <w:p w14:paraId="70D7B847" w14:textId="10304A32" w:rsidR="00AF1692" w:rsidRDefault="00F5034D" w:rsidP="0030469D">
      <w:pPr>
        <w:pStyle w:val="af"/>
        <w:numPr>
          <w:ilvl w:val="0"/>
          <w:numId w:val="2"/>
        </w:numPr>
      </w:pPr>
      <w:r>
        <w:t>«</w:t>
      </w:r>
      <w:proofErr w:type="spellStart"/>
      <w:r w:rsidR="00AF1692" w:rsidRPr="00AF1692">
        <w:t>vue-cryptojs</w:t>
      </w:r>
      <w:proofErr w:type="spellEnd"/>
      <w:r>
        <w:t>»</w:t>
      </w:r>
      <w:r w:rsidR="00AF1692">
        <w:t xml:space="preserve">: используется для хэширования паролей перед отправной </w:t>
      </w:r>
      <w:r w:rsidR="00962255">
        <w:t>к серверному приложению</w:t>
      </w:r>
      <w:r w:rsidR="00AF1692" w:rsidRPr="00AF1692">
        <w:t>;</w:t>
      </w:r>
    </w:p>
    <w:p w14:paraId="6CD62D0A" w14:textId="3EA63591" w:rsidR="00AF1692" w:rsidRDefault="00F5034D" w:rsidP="0030469D">
      <w:pPr>
        <w:pStyle w:val="af"/>
        <w:numPr>
          <w:ilvl w:val="0"/>
          <w:numId w:val="2"/>
        </w:numPr>
      </w:pPr>
      <w:r>
        <w:t>«</w:t>
      </w:r>
      <w:proofErr w:type="spellStart"/>
      <w:r w:rsidR="00AF1692">
        <w:rPr>
          <w:lang w:val="en-US"/>
        </w:rPr>
        <w:t>vue</w:t>
      </w:r>
      <w:proofErr w:type="spellEnd"/>
      <w:r w:rsidR="00AF1692" w:rsidRPr="00AF1692">
        <w:t>-</w:t>
      </w:r>
      <w:r w:rsidR="00AF1692">
        <w:rPr>
          <w:lang w:val="en-US"/>
        </w:rPr>
        <w:t>router</w:t>
      </w:r>
      <w:r>
        <w:t>»</w:t>
      </w:r>
      <w:r w:rsidR="00AF1692" w:rsidRPr="00AF1692">
        <w:t xml:space="preserve">: </w:t>
      </w:r>
      <w:r w:rsidR="00AF1692">
        <w:t>используется для поддержки общих</w:t>
      </w:r>
      <w:r w:rsidR="00AF1692" w:rsidRPr="00AF1692">
        <w:t xml:space="preserve"> </w:t>
      </w:r>
      <w:r w:rsidR="00AF1692">
        <w:t xml:space="preserve">у нескольких страниц </w:t>
      </w:r>
      <w:r w:rsidR="00AF1692">
        <w:rPr>
          <w:lang w:val="en-US"/>
        </w:rPr>
        <w:t>html</w:t>
      </w:r>
      <w:r w:rsidR="00AF1692">
        <w:t xml:space="preserve">-элементов и удобной </w:t>
      </w:r>
      <w:r w:rsidR="00962255">
        <w:t>настройки маршрутизации</w:t>
      </w:r>
      <w:r w:rsidR="002F0E33" w:rsidRPr="002F0E33">
        <w:t>;</w:t>
      </w:r>
    </w:p>
    <w:p w14:paraId="401000BB" w14:textId="6AAE5807" w:rsidR="002F0E33" w:rsidRDefault="00F5034D" w:rsidP="0030469D">
      <w:pPr>
        <w:pStyle w:val="af"/>
        <w:numPr>
          <w:ilvl w:val="0"/>
          <w:numId w:val="2"/>
        </w:numPr>
      </w:pPr>
      <w:r>
        <w:t>«</w:t>
      </w:r>
      <w:proofErr w:type="spellStart"/>
      <w:r w:rsidR="002F0E33">
        <w:rPr>
          <w:lang w:val="en-US"/>
        </w:rPr>
        <w:t>vuex</w:t>
      </w:r>
      <w:proofErr w:type="spellEnd"/>
      <w:r>
        <w:t>»</w:t>
      </w:r>
      <w:r w:rsidR="002F0E33" w:rsidRPr="002F0E33">
        <w:t xml:space="preserve">: </w:t>
      </w:r>
      <w:r w:rsidR="002F0E33">
        <w:t>используется для реализации глобального хранилища в приложении</w:t>
      </w:r>
      <w:r w:rsidR="002F0E33" w:rsidRPr="002F0E33">
        <w:t>;</w:t>
      </w:r>
    </w:p>
    <w:p w14:paraId="23782732" w14:textId="7B278391" w:rsidR="002F0E33" w:rsidRDefault="00F5034D" w:rsidP="0030469D">
      <w:pPr>
        <w:pStyle w:val="af"/>
        <w:numPr>
          <w:ilvl w:val="0"/>
          <w:numId w:val="2"/>
        </w:numPr>
      </w:pPr>
      <w:r>
        <w:t>«</w:t>
      </w:r>
      <w:r w:rsidR="00AB1B69">
        <w:rPr>
          <w:lang w:val="en-US"/>
        </w:rPr>
        <w:t>node</w:t>
      </w:r>
      <w:r w:rsidR="00AB1B69" w:rsidRPr="00AB1B69">
        <w:t>-</w:t>
      </w:r>
      <w:r w:rsidR="00AB1B69">
        <w:rPr>
          <w:lang w:val="en-US"/>
        </w:rPr>
        <w:t>sass</w:t>
      </w:r>
      <w:r>
        <w:t>»</w:t>
      </w:r>
      <w:r w:rsidR="00AB1B69" w:rsidRPr="00AB1B69">
        <w:t xml:space="preserve">, </w:t>
      </w:r>
      <w:r>
        <w:t>«</w:t>
      </w:r>
      <w:r w:rsidR="00AB1B69">
        <w:rPr>
          <w:lang w:val="en-US"/>
        </w:rPr>
        <w:t>sass</w:t>
      </w:r>
      <w:r w:rsidR="00AB1B69" w:rsidRPr="00AB1B69">
        <w:t>-</w:t>
      </w:r>
      <w:r w:rsidR="00AB1B69">
        <w:rPr>
          <w:lang w:val="en-US"/>
        </w:rPr>
        <w:t>loader</w:t>
      </w:r>
      <w:r>
        <w:t>»</w:t>
      </w:r>
      <w:r w:rsidR="00AB1B69" w:rsidRPr="00AB1B69">
        <w:t xml:space="preserve">, </w:t>
      </w:r>
      <w:r>
        <w:t>«</w:t>
      </w:r>
      <w:r w:rsidR="00AB1B69">
        <w:rPr>
          <w:lang w:val="en-US"/>
        </w:rPr>
        <w:t>webpack</w:t>
      </w:r>
      <w:r>
        <w:t>»</w:t>
      </w:r>
      <w:r w:rsidR="00AB1B69" w:rsidRPr="00AB1B69">
        <w:t xml:space="preserve">: </w:t>
      </w:r>
      <w:r w:rsidR="00AB1B69">
        <w:t>используются</w:t>
      </w:r>
      <w:r w:rsidR="00AB1B69" w:rsidRPr="00AB1B69">
        <w:t xml:space="preserve"> </w:t>
      </w:r>
      <w:r w:rsidR="00AB1B69">
        <w:t>для</w:t>
      </w:r>
      <w:r w:rsidR="00AB1B69" w:rsidRPr="00AB1B69">
        <w:t xml:space="preserve"> </w:t>
      </w:r>
      <w:r w:rsidR="00AB1B69">
        <w:t xml:space="preserve">поддержки написания стилей на </w:t>
      </w:r>
      <w:proofErr w:type="spellStart"/>
      <w:r w:rsidR="00AB1B69">
        <w:rPr>
          <w:lang w:val="en-US"/>
        </w:rPr>
        <w:t>scss</w:t>
      </w:r>
      <w:proofErr w:type="spellEnd"/>
      <w:r w:rsidR="00E47353">
        <w:t>;</w:t>
      </w:r>
    </w:p>
    <w:p w14:paraId="526086FA" w14:textId="282AD330" w:rsidR="00A03105" w:rsidRPr="00AB1B69" w:rsidRDefault="00A03105" w:rsidP="0030469D">
      <w:pPr>
        <w:pStyle w:val="af"/>
        <w:numPr>
          <w:ilvl w:val="0"/>
          <w:numId w:val="2"/>
        </w:numPr>
      </w:pPr>
      <w:r>
        <w:t>«</w:t>
      </w:r>
      <w:proofErr w:type="spellStart"/>
      <w:r>
        <w:rPr>
          <w:lang w:val="en-US"/>
        </w:rPr>
        <w:t>eslint</w:t>
      </w:r>
      <w:proofErr w:type="spellEnd"/>
      <w:r>
        <w:t>»: используется для поддержания общего семантического стиля в рамках проекта.</w:t>
      </w:r>
    </w:p>
    <w:bookmarkEnd w:id="13"/>
    <w:p w14:paraId="6C407A84" w14:textId="1F7D29F2" w:rsidR="004E1884" w:rsidRDefault="00E0639F" w:rsidP="00E0639F">
      <w:pPr>
        <w:pStyle w:val="3"/>
      </w:pPr>
      <w:r>
        <w:t>Структура</w:t>
      </w:r>
      <w:r w:rsidR="00446FDA">
        <w:t xml:space="preserve"> проекта</w:t>
      </w:r>
    </w:p>
    <w:p w14:paraId="1FBEE9CE" w14:textId="11F3B980" w:rsidR="00F5034D" w:rsidRPr="00645233" w:rsidRDefault="00F5034D" w:rsidP="00F5034D">
      <w:r>
        <w:t xml:space="preserve">Реализация </w:t>
      </w:r>
      <w:r>
        <w:rPr>
          <w:lang w:val="en-US"/>
        </w:rPr>
        <w:t>API</w:t>
      </w:r>
      <w:r w:rsidRPr="00F5034D">
        <w:t xml:space="preserve"> </w:t>
      </w:r>
      <w:r>
        <w:t>находится в папке «</w:t>
      </w:r>
      <w:proofErr w:type="spellStart"/>
      <w:r>
        <w:rPr>
          <w:lang w:val="en-US"/>
        </w:rPr>
        <w:t>api</w:t>
      </w:r>
      <w:proofErr w:type="spellEnd"/>
      <w:r>
        <w:t>» и основана на «</w:t>
      </w:r>
      <w:proofErr w:type="spellStart"/>
      <w:r>
        <w:rPr>
          <w:lang w:val="en-US"/>
        </w:rPr>
        <w:t>axios</w:t>
      </w:r>
      <w:proofErr w:type="spellEnd"/>
      <w:r>
        <w:t>»: объект «</w:t>
      </w:r>
      <w:proofErr w:type="spellStart"/>
      <w:r>
        <w:rPr>
          <w:lang w:val="en-US"/>
        </w:rPr>
        <w:t>axios</w:t>
      </w:r>
      <w:proofErr w:type="spellEnd"/>
      <w:r>
        <w:t>» и его конфигурация</w:t>
      </w:r>
      <w:r w:rsidRPr="00F5034D">
        <w:t xml:space="preserve"> </w:t>
      </w:r>
      <w:r>
        <w:t>представлены в файле «</w:t>
      </w:r>
      <w:r>
        <w:rPr>
          <w:lang w:val="en-US"/>
        </w:rPr>
        <w:t>instance</w:t>
      </w:r>
      <w:r w:rsidRPr="00F5034D">
        <w:t>.</w:t>
      </w:r>
      <w:proofErr w:type="spellStart"/>
      <w:r>
        <w:rPr>
          <w:lang w:val="en-US"/>
        </w:rPr>
        <w:t>js</w:t>
      </w:r>
      <w:proofErr w:type="spellEnd"/>
      <w:r>
        <w:t xml:space="preserve">». Импорт модулей </w:t>
      </w:r>
      <w:r>
        <w:rPr>
          <w:lang w:val="en-US"/>
        </w:rPr>
        <w:t>API</w:t>
      </w:r>
      <w:r w:rsidRPr="00F5034D">
        <w:t xml:space="preserve"> </w:t>
      </w:r>
      <w:r>
        <w:t>и объекта «</w:t>
      </w:r>
      <w:proofErr w:type="spellStart"/>
      <w:r>
        <w:rPr>
          <w:lang w:val="en-US"/>
        </w:rPr>
        <w:t>axios</w:t>
      </w:r>
      <w:proofErr w:type="spellEnd"/>
      <w:r>
        <w:t>»</w:t>
      </w:r>
      <w:r w:rsidRPr="00F5034D">
        <w:t xml:space="preserve"> </w:t>
      </w:r>
      <w:r>
        <w:t>представлены в файле «</w:t>
      </w:r>
      <w:r>
        <w:rPr>
          <w:lang w:val="en-US"/>
        </w:rPr>
        <w:t>index</w:t>
      </w:r>
      <w:r w:rsidRPr="00F5034D">
        <w:t>.</w:t>
      </w:r>
      <w:proofErr w:type="spellStart"/>
      <w:r>
        <w:rPr>
          <w:lang w:val="en-US"/>
        </w:rPr>
        <w:t>js</w:t>
      </w:r>
      <w:proofErr w:type="spellEnd"/>
      <w:r>
        <w:t>». Прочие файл</w:t>
      </w:r>
      <w:r w:rsidR="004E124E">
        <w:t>ы</w:t>
      </w:r>
      <w:r>
        <w:t xml:space="preserve"> являются модулями, между которыми разделена реализация методов</w:t>
      </w:r>
      <w:r w:rsidR="00EF65B4">
        <w:t xml:space="preserve"> </w:t>
      </w:r>
      <w:r w:rsidR="00EF65B4">
        <w:rPr>
          <w:lang w:val="en-US"/>
        </w:rPr>
        <w:t>API</w:t>
      </w:r>
      <w:r w:rsidR="00EF65B4">
        <w:t>.</w:t>
      </w:r>
      <w:r w:rsidR="00645233" w:rsidRPr="00645233">
        <w:t xml:space="preserve"> </w:t>
      </w:r>
      <w:r w:rsidR="00645233">
        <w:fldChar w:fldCharType="begin"/>
      </w:r>
      <w:r w:rsidR="00320071">
        <w:instrText xml:space="preserve"> ADDIN ZOTERO_ITEM CSL_CITATION {"citationID":"aIDFsqu2","properties":{"formattedCitation":"[5]","plainCitation":"[5]","noteIndex":0},"citationItems":[{"id":81,"uris":["http://zotero.org/users/6951153/items/D9N6VLUP"],"uri":["http://zotero.org/users/6951153/items/D9N6VLUP"],"itemData":{"id":81,"type":"webpage","container-title":"dev.by","title":"Что такое API? Простое объяснение для начинающих","title-short":"Что такое API?","URL":"https://dev.by/news/chto-takoe-api-prostym-yazykom","accessed":{"date-parts":[["2020",12,1]]}}}],"schema":"https://github.com/citation-style-language/schema/raw/master/csl-citation.json"} </w:instrText>
      </w:r>
      <w:r w:rsidR="00645233">
        <w:fldChar w:fldCharType="separate"/>
      </w:r>
      <w:r w:rsidR="00320071" w:rsidRPr="00320071">
        <w:rPr>
          <w:rFonts w:cs="Times New Roman"/>
        </w:rPr>
        <w:t>[5]</w:t>
      </w:r>
      <w:r w:rsidR="00645233">
        <w:fldChar w:fldCharType="end"/>
      </w:r>
    </w:p>
    <w:p w14:paraId="6E10C1A5" w14:textId="73BA12F4" w:rsidR="00992DC5" w:rsidRDefault="00992DC5" w:rsidP="00F5034D">
      <w:r>
        <w:t>В папке «</w:t>
      </w:r>
      <w:r>
        <w:rPr>
          <w:lang w:val="en-US"/>
        </w:rPr>
        <w:t>assets</w:t>
      </w:r>
      <w:r>
        <w:t>»</w:t>
      </w:r>
      <w:r w:rsidRPr="00992DC5">
        <w:t xml:space="preserve"> </w:t>
      </w:r>
      <w:r>
        <w:t>хранятся статические файлы, такие как картинки, шрифты и стили</w:t>
      </w:r>
      <w:r w:rsidR="000C1201">
        <w:t>.</w:t>
      </w:r>
    </w:p>
    <w:p w14:paraId="44761380" w14:textId="38942F9A" w:rsidR="00645841" w:rsidRDefault="00580FBE" w:rsidP="00F5034D">
      <w:r>
        <w:t xml:space="preserve">Компоненты </w:t>
      </w:r>
      <w:r>
        <w:rPr>
          <w:lang w:val="en-US"/>
        </w:rPr>
        <w:t>Vue</w:t>
      </w:r>
      <w:r w:rsidRPr="00580FBE">
        <w:t>-</w:t>
      </w:r>
      <w:r>
        <w:t>приложения распределены между папками «</w:t>
      </w:r>
      <w:r>
        <w:rPr>
          <w:lang w:val="en-US"/>
        </w:rPr>
        <w:t>pages</w:t>
      </w:r>
      <w:r>
        <w:t>»</w:t>
      </w:r>
      <w:r w:rsidRPr="00580FBE">
        <w:t xml:space="preserve"> </w:t>
      </w:r>
      <w:r>
        <w:t>и «</w:t>
      </w:r>
      <w:r>
        <w:rPr>
          <w:lang w:val="en-US"/>
        </w:rPr>
        <w:t>components</w:t>
      </w:r>
      <w:r>
        <w:t>»</w:t>
      </w:r>
      <w:r w:rsidR="004E124E">
        <w:t xml:space="preserve"> и «</w:t>
      </w:r>
      <w:r w:rsidR="004E124E">
        <w:rPr>
          <w:lang w:val="en-US"/>
        </w:rPr>
        <w:t>layouts</w:t>
      </w:r>
      <w:r w:rsidR="004E124E">
        <w:t>»</w:t>
      </w:r>
      <w:r>
        <w:t xml:space="preserve">. </w:t>
      </w:r>
      <w:r w:rsidR="001208AF">
        <w:t>В свою очередь, в папке «</w:t>
      </w:r>
      <w:r w:rsidR="001208AF">
        <w:rPr>
          <w:lang w:val="en-US"/>
        </w:rPr>
        <w:t>pages</w:t>
      </w:r>
      <w:r w:rsidR="001208AF">
        <w:t>» хранятся компоненты, описывающие собой целую страницу</w:t>
      </w:r>
      <w:r w:rsidR="004E124E">
        <w:t>. Аналогично, в папке «</w:t>
      </w:r>
      <w:r w:rsidR="004E124E">
        <w:rPr>
          <w:lang w:val="en-US"/>
        </w:rPr>
        <w:t>layouts</w:t>
      </w:r>
      <w:r w:rsidR="004E124E">
        <w:t>» хранятся обёртки для страниц</w:t>
      </w:r>
      <w:r w:rsidR="001208AF" w:rsidRPr="001208AF">
        <w:t>.</w:t>
      </w:r>
      <w:r w:rsidR="00B74143">
        <w:t xml:space="preserve"> В папке «</w:t>
      </w:r>
      <w:r w:rsidR="00B74143">
        <w:rPr>
          <w:lang w:val="en-US"/>
        </w:rPr>
        <w:t>components</w:t>
      </w:r>
      <w:r w:rsidR="00B74143">
        <w:t>»</w:t>
      </w:r>
      <w:r w:rsidR="00B74143" w:rsidRPr="00B74143">
        <w:t xml:space="preserve"> </w:t>
      </w:r>
      <w:r w:rsidR="00B74143">
        <w:t xml:space="preserve">описаны отдельные компоненты, которые могут встречаться на </w:t>
      </w:r>
      <w:r w:rsidR="004E124E">
        <w:t xml:space="preserve">разных </w:t>
      </w:r>
      <w:r w:rsidR="00B74143">
        <w:t>страницах.</w:t>
      </w:r>
    </w:p>
    <w:p w14:paraId="19584C62" w14:textId="2BB9E382" w:rsidR="00907185" w:rsidRDefault="00907185" w:rsidP="00F5034D">
      <w:r>
        <w:t>В папке «</w:t>
      </w:r>
      <w:r>
        <w:rPr>
          <w:lang w:val="en-US"/>
        </w:rPr>
        <w:t>router</w:t>
      </w:r>
      <w:r>
        <w:t>»</w:t>
      </w:r>
      <w:r w:rsidRPr="00907185">
        <w:t xml:space="preserve"> </w:t>
      </w:r>
      <w:r>
        <w:t>расположен объект «</w:t>
      </w:r>
      <w:proofErr w:type="spellStart"/>
      <w:r>
        <w:rPr>
          <w:lang w:val="en-US"/>
        </w:rPr>
        <w:t>VueRouter</w:t>
      </w:r>
      <w:proofErr w:type="spellEnd"/>
      <w:r>
        <w:t xml:space="preserve">», реализующий навигацию в приложении. Навигация в нём реализована иерархически, что позволяет выводить на экране не только </w:t>
      </w:r>
      <w:r w:rsidR="00C01201">
        <w:t>компонент,</w:t>
      </w:r>
      <w:r>
        <w:t xml:space="preserve"> в котором находится пользователь, но и элементы </w:t>
      </w:r>
      <w:r w:rsidR="00C01201">
        <w:t>«</w:t>
      </w:r>
      <w:r>
        <w:t>родителей</w:t>
      </w:r>
      <w:r w:rsidR="00C01201">
        <w:t>»</w:t>
      </w:r>
      <w:r>
        <w:t xml:space="preserve"> этого </w:t>
      </w:r>
      <w:r w:rsidR="00C01201">
        <w:t>компонента</w:t>
      </w:r>
      <w:r>
        <w:t>.</w:t>
      </w:r>
    </w:p>
    <w:p w14:paraId="1559B7C3" w14:textId="315C189B" w:rsidR="009A06B3" w:rsidRPr="009A06B3" w:rsidRDefault="009A06B3" w:rsidP="00F5034D">
      <w:r>
        <w:t>В папке «</w:t>
      </w:r>
      <w:r>
        <w:rPr>
          <w:lang w:val="en-US"/>
        </w:rPr>
        <w:t>plugins</w:t>
      </w:r>
      <w:r>
        <w:t>» расположен интерпретатор. Он нужен для того, чтобы преобразовывать или форматировать значения. Например, в объекте услуги из каталога в поле «</w:t>
      </w:r>
      <w:r>
        <w:rPr>
          <w:lang w:val="en-US"/>
        </w:rPr>
        <w:t>duration</w:t>
      </w:r>
      <w:r>
        <w:t>» указано число «70». Интерпретатор преобразует это число в строку «1 час. 10 мин.».</w:t>
      </w:r>
    </w:p>
    <w:p w14:paraId="7A33879A" w14:textId="6A203EB7" w:rsidR="005B09BE" w:rsidRPr="00D9230F" w:rsidRDefault="005B09BE" w:rsidP="00F5034D">
      <w:r>
        <w:lastRenderedPageBreak/>
        <w:t>В папке «</w:t>
      </w:r>
      <w:r>
        <w:rPr>
          <w:lang w:val="en-US"/>
        </w:rPr>
        <w:t>store</w:t>
      </w:r>
      <w:r>
        <w:t>» реализовано глобальное хранилище приложения на основе «</w:t>
      </w:r>
      <w:proofErr w:type="spellStart"/>
      <w:r>
        <w:rPr>
          <w:lang w:val="en-US"/>
        </w:rPr>
        <w:t>vuex</w:t>
      </w:r>
      <w:proofErr w:type="spellEnd"/>
      <w:r>
        <w:t>». Во «</w:t>
      </w:r>
      <w:proofErr w:type="spellStart"/>
      <w:r>
        <w:rPr>
          <w:lang w:val="en-US"/>
        </w:rPr>
        <w:t>vuex</w:t>
      </w:r>
      <w:proofErr w:type="spellEnd"/>
      <w:r>
        <w:t>»</w:t>
      </w:r>
      <w:r w:rsidRPr="005B09BE">
        <w:t xml:space="preserve"> </w:t>
      </w:r>
      <w:r>
        <w:t>существует четыре основных понятия: «</w:t>
      </w:r>
      <w:r>
        <w:rPr>
          <w:lang w:val="en-US"/>
        </w:rPr>
        <w:t>state</w:t>
      </w:r>
      <w:r>
        <w:t>»</w:t>
      </w:r>
      <w:r w:rsidRPr="005B09BE">
        <w:t xml:space="preserve"> </w:t>
      </w:r>
      <w:r w:rsidR="00067E2C" w:rsidRPr="00067E2C">
        <w:t xml:space="preserve">– </w:t>
      </w:r>
      <w:r>
        <w:t>данные, «</w:t>
      </w:r>
      <w:r>
        <w:rPr>
          <w:lang w:val="en-US"/>
        </w:rPr>
        <w:t>getter</w:t>
      </w:r>
      <w:r>
        <w:t>»</w:t>
      </w:r>
      <w:r w:rsidRPr="005B09BE">
        <w:t xml:space="preserve"> </w:t>
      </w:r>
      <w:r w:rsidR="00067E2C" w:rsidRPr="00067E2C">
        <w:t xml:space="preserve">– </w:t>
      </w:r>
      <w:r>
        <w:t>метод получения данных, «</w:t>
      </w:r>
      <w:r>
        <w:rPr>
          <w:lang w:val="en-US"/>
        </w:rPr>
        <w:t>mutation</w:t>
      </w:r>
      <w:r>
        <w:t>»</w:t>
      </w:r>
      <w:r w:rsidRPr="005B09BE">
        <w:t xml:space="preserve"> </w:t>
      </w:r>
      <w:r w:rsidR="00067E2C" w:rsidRPr="00067E2C">
        <w:t xml:space="preserve">– </w:t>
      </w:r>
      <w:r>
        <w:t>метод размещения данных</w:t>
      </w:r>
      <w:r w:rsidRPr="005B09BE">
        <w:t xml:space="preserve"> </w:t>
      </w:r>
      <w:r>
        <w:t>и «</w:t>
      </w:r>
      <w:r>
        <w:rPr>
          <w:lang w:val="en-US"/>
        </w:rPr>
        <w:t>action</w:t>
      </w:r>
      <w:r>
        <w:t>»</w:t>
      </w:r>
      <w:r w:rsidRPr="005B09BE">
        <w:t xml:space="preserve"> </w:t>
      </w:r>
      <w:r w:rsidR="00067E2C" w:rsidRPr="00067E2C">
        <w:t xml:space="preserve">– </w:t>
      </w:r>
      <w:r>
        <w:t>асинхронный метод получения данных.</w:t>
      </w:r>
      <w:r w:rsidR="00D9230F">
        <w:t xml:space="preserve"> В проекте активно используются возможности «</w:t>
      </w:r>
      <w:proofErr w:type="spellStart"/>
      <w:r w:rsidR="00D9230F">
        <w:rPr>
          <w:lang w:val="en-US"/>
        </w:rPr>
        <w:t>vuex</w:t>
      </w:r>
      <w:proofErr w:type="spellEnd"/>
      <w:r w:rsidR="00D9230F">
        <w:t>», а некоторые элементы хранилища вынесены в отдельные модули в отдельных файлах в подпапке «</w:t>
      </w:r>
      <w:r w:rsidR="00D9230F">
        <w:rPr>
          <w:lang w:val="en-US"/>
        </w:rPr>
        <w:t>modules</w:t>
      </w:r>
      <w:r w:rsidR="00D9230F">
        <w:t>».</w:t>
      </w:r>
    </w:p>
    <w:p w14:paraId="47B969EE" w14:textId="0B7B697F" w:rsidR="00E0639F" w:rsidRDefault="003C592B" w:rsidP="00E0639F">
      <w:pPr>
        <w:pStyle w:val="3"/>
      </w:pPr>
      <w:r>
        <w:t>Стили</w:t>
      </w:r>
    </w:p>
    <w:p w14:paraId="61EC5402" w14:textId="77777777" w:rsidR="00591059" w:rsidRDefault="003C592B" w:rsidP="00E0639F">
      <w:r>
        <w:t>Все стили описаны в папке «</w:t>
      </w:r>
      <w:r>
        <w:rPr>
          <w:lang w:val="en-US"/>
        </w:rPr>
        <w:t>assets</w:t>
      </w:r>
      <w:r w:rsidRPr="003C592B">
        <w:t>/</w:t>
      </w:r>
      <w:proofErr w:type="spellStart"/>
      <w:r>
        <w:rPr>
          <w:lang w:val="en-US"/>
        </w:rPr>
        <w:t>css</w:t>
      </w:r>
      <w:proofErr w:type="spellEnd"/>
      <w:r>
        <w:t>»</w:t>
      </w:r>
      <w:r w:rsidRPr="003C592B">
        <w:t xml:space="preserve"> </w:t>
      </w:r>
      <w:r>
        <w:t>и написаны на «</w:t>
      </w:r>
      <w:proofErr w:type="spellStart"/>
      <w:r>
        <w:rPr>
          <w:lang w:val="en-US"/>
        </w:rPr>
        <w:t>scss</w:t>
      </w:r>
      <w:proofErr w:type="spellEnd"/>
      <w:r>
        <w:t>»</w:t>
      </w:r>
      <w:r w:rsidRPr="003C592B">
        <w:t xml:space="preserve"> </w:t>
      </w:r>
      <w:r>
        <w:t xml:space="preserve">с использованием вложенностей, </w:t>
      </w:r>
      <w:proofErr w:type="spellStart"/>
      <w:r>
        <w:t>миксинов</w:t>
      </w:r>
      <w:proofErr w:type="spellEnd"/>
      <w:r>
        <w:t xml:space="preserve"> и переменных</w:t>
      </w:r>
      <w:r w:rsidR="00A07190">
        <w:t>.</w:t>
      </w:r>
    </w:p>
    <w:p w14:paraId="7D381EDE" w14:textId="6EDE5193" w:rsidR="00E0639F" w:rsidRDefault="002065ED" w:rsidP="00E0639F">
      <w:r>
        <w:t>Используется методология БЭМ.</w:t>
      </w:r>
      <w:r w:rsidR="00645233">
        <w:t xml:space="preserve"> </w:t>
      </w:r>
      <w:r w:rsidR="00645233">
        <w:fldChar w:fldCharType="begin"/>
      </w:r>
      <w:r w:rsidR="00645233">
        <w:instrText xml:space="preserve"> ADDIN ZOTERO_ITEM CSL_CITATION {"citationID":"C8xQF9tc","properties":{"formattedCitation":"[1]","plainCitation":"[1]","noteIndex":0},"citationItems":[{"id":185,"uris":["http://zotero.org/users/6951153/items/3HGTSLDE"],"uri":["http://zotero.org/users/6951153/items/3HGTSLDE"],"itemData":{"id":185,"type":"webpage","abstract":"БЭМ","title":"БЭМ","URL":"https://ru.bem.info/","accessed":{"date-parts":[["2021",6,27]]}}}],"schema":"https://github.com/citation-style-language/schema/raw/master/csl-citation.json"} </w:instrText>
      </w:r>
      <w:r w:rsidR="00645233">
        <w:fldChar w:fldCharType="separate"/>
      </w:r>
      <w:r w:rsidR="00645233" w:rsidRPr="00645233">
        <w:rPr>
          <w:rFonts w:cs="Times New Roman"/>
        </w:rPr>
        <w:t>[1]</w:t>
      </w:r>
      <w:r w:rsidR="00645233">
        <w:fldChar w:fldCharType="end"/>
      </w:r>
    </w:p>
    <w:p w14:paraId="6121813C" w14:textId="284E7629" w:rsidR="00A07190" w:rsidRDefault="00A07190" w:rsidP="00E0639F">
      <w:r>
        <w:t>В файле «</w:t>
      </w:r>
      <w:proofErr w:type="gramStart"/>
      <w:r>
        <w:rPr>
          <w:lang w:val="en-US"/>
        </w:rPr>
        <w:t>variables</w:t>
      </w:r>
      <w:r w:rsidRPr="00A07190">
        <w:t>.</w:t>
      </w:r>
      <w:proofErr w:type="spellStart"/>
      <w:r>
        <w:rPr>
          <w:lang w:val="en-US"/>
        </w:rPr>
        <w:t>scss</w:t>
      </w:r>
      <w:proofErr w:type="spellEnd"/>
      <w:proofErr w:type="gramEnd"/>
      <w:r>
        <w:t xml:space="preserve">» описаны все переменные цветовых значений – ни одно цветовое значение не задано </w:t>
      </w:r>
      <w:r w:rsidR="00316987">
        <w:t>без использования</w:t>
      </w:r>
      <w:r>
        <w:t xml:space="preserve"> эти</w:t>
      </w:r>
      <w:r w:rsidR="00316987">
        <w:t>х</w:t>
      </w:r>
      <w:r>
        <w:t xml:space="preserve"> переменны</w:t>
      </w:r>
      <w:r w:rsidR="00316987">
        <w:t>х</w:t>
      </w:r>
      <w:r>
        <w:t>, что позволяет очень просто интегрировать в приложение возможность переключения на другую тему</w:t>
      </w:r>
      <w:r w:rsidR="00D623C6">
        <w:t xml:space="preserve">, не меняя при этом </w:t>
      </w:r>
      <w:r w:rsidR="00316987">
        <w:t>сами классы</w:t>
      </w:r>
      <w:r w:rsidR="00085BD3" w:rsidRPr="00085BD3">
        <w:t xml:space="preserve"> </w:t>
      </w:r>
      <w:r w:rsidR="00085BD3">
        <w:t>стилей</w:t>
      </w:r>
      <w:r w:rsidR="00D623C6">
        <w:t>.</w:t>
      </w:r>
    </w:p>
    <w:p w14:paraId="681E478D" w14:textId="75CC3F37" w:rsidR="006E0AF3" w:rsidRDefault="006E0AF3" w:rsidP="00E0639F">
      <w:r>
        <w:t>Основные стили прописаны в файле «</w:t>
      </w:r>
      <w:proofErr w:type="spellStart"/>
      <w:r>
        <w:rPr>
          <w:lang w:val="en-US"/>
        </w:rPr>
        <w:t>myStyle</w:t>
      </w:r>
      <w:proofErr w:type="spellEnd"/>
      <w:r w:rsidRPr="006E0AF3">
        <w:t>.</w:t>
      </w:r>
      <w:proofErr w:type="spellStart"/>
      <w:r>
        <w:rPr>
          <w:lang w:val="en-US"/>
        </w:rPr>
        <w:t>scss</w:t>
      </w:r>
      <w:proofErr w:type="spellEnd"/>
      <w:r>
        <w:t>»</w:t>
      </w:r>
      <w:r w:rsidR="00C67213">
        <w:t xml:space="preserve">. В начале файла импортируются переменные цветовых значений, затем сбрасываются некоторые стили по умолчанию, после этого задаются </w:t>
      </w:r>
      <w:proofErr w:type="spellStart"/>
      <w:r w:rsidR="00C67213">
        <w:t>миксины</w:t>
      </w:r>
      <w:proofErr w:type="spellEnd"/>
      <w:r w:rsidR="00C67213">
        <w:t>: «</w:t>
      </w:r>
      <w:r w:rsidR="00C67213">
        <w:rPr>
          <w:lang w:val="en-US"/>
        </w:rPr>
        <w:t>form</w:t>
      </w:r>
      <w:r w:rsidR="00C67213">
        <w:t xml:space="preserve">» применяется к каждой форме, </w:t>
      </w:r>
      <w:r w:rsidR="00316987">
        <w:t xml:space="preserve">а </w:t>
      </w:r>
      <w:r w:rsidR="00C67213">
        <w:t>«</w:t>
      </w:r>
      <w:r w:rsidR="00C67213">
        <w:rPr>
          <w:lang w:val="en-US"/>
        </w:rPr>
        <w:t>layout</w:t>
      </w:r>
      <w:r w:rsidR="00C67213">
        <w:t>»</w:t>
      </w:r>
      <w:r w:rsidR="00C67213" w:rsidRPr="00C67213">
        <w:t xml:space="preserve"> </w:t>
      </w:r>
      <w:r w:rsidR="00C67213">
        <w:t>для «обёрток», у которых снизу должен быть футер.</w:t>
      </w:r>
    </w:p>
    <w:p w14:paraId="3E01063C" w14:textId="1D7057DB" w:rsidR="00BE076D" w:rsidRDefault="00BE076D" w:rsidP="00E0639F">
      <w:r>
        <w:t>Вёрстка адаптивна как для широких экранов, так и для мобильных устройств.</w:t>
      </w:r>
    </w:p>
    <w:p w14:paraId="05A1DF2B" w14:textId="7E468280" w:rsidR="00412C5D" w:rsidRDefault="00412C5D" w:rsidP="00E0639F">
      <w:r>
        <w:t xml:space="preserve">На </w:t>
      </w:r>
      <w:r>
        <w:fldChar w:fldCharType="begin"/>
      </w:r>
      <w:r>
        <w:instrText xml:space="preserve"> REF _Ref75420542 \h </w:instrText>
      </w:r>
      <w:r>
        <w:fldChar w:fldCharType="separate"/>
      </w:r>
      <w:r>
        <w:t xml:space="preserve">рисунке </w:t>
      </w:r>
      <w:r>
        <w:rPr>
          <w:noProof/>
        </w:rPr>
        <w:t>2</w:t>
      </w:r>
      <w:r>
        <w:t>.</w:t>
      </w:r>
      <w:r>
        <w:rPr>
          <w:noProof/>
        </w:rPr>
        <w:t>3</w:t>
      </w:r>
      <w:r>
        <w:fldChar w:fldCharType="end"/>
      </w:r>
      <w:r>
        <w:t xml:space="preserve"> представлен </w:t>
      </w:r>
      <w:r w:rsidR="00737E87">
        <w:t>пример</w:t>
      </w:r>
      <w:r>
        <w:t xml:space="preserve"> выбранной цветовой гаммы.</w:t>
      </w:r>
    </w:p>
    <w:p w14:paraId="19366E20" w14:textId="6BDE1DEF" w:rsidR="00412C5D" w:rsidRDefault="00316987" w:rsidP="00412C5D">
      <w:pPr>
        <w:pStyle w:val="ab"/>
        <w:keepNext/>
      </w:pPr>
      <w:r>
        <w:drawing>
          <wp:inline distT="0" distB="0" distL="0" distR="0" wp14:anchorId="432F4CD7" wp14:editId="033A781B">
            <wp:extent cx="5940425" cy="2864485"/>
            <wp:effectExtent l="19050" t="19050" r="22225" b="1206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0425" cy="2864485"/>
                    </a:xfrm>
                    <a:prstGeom prst="rect">
                      <a:avLst/>
                    </a:prstGeom>
                    <a:ln>
                      <a:solidFill>
                        <a:schemeClr val="tx1"/>
                      </a:solidFill>
                    </a:ln>
                  </pic:spPr>
                </pic:pic>
              </a:graphicData>
            </a:graphic>
          </wp:inline>
        </w:drawing>
      </w:r>
    </w:p>
    <w:p w14:paraId="07A872FC" w14:textId="74D66E7B" w:rsidR="00591059" w:rsidRPr="007B04F0" w:rsidRDefault="00412C5D" w:rsidP="007B04F0">
      <w:pPr>
        <w:pStyle w:val="ad"/>
      </w:pPr>
      <w:bookmarkStart w:id="14" w:name="_Ref75420542"/>
      <w:r>
        <w:t xml:space="preserve">Рисунок </w:t>
      </w:r>
      <w:fldSimple w:instr=" STYLEREF 1 \s ">
        <w:r w:rsidR="00CA4AAE">
          <w:rPr>
            <w:noProof/>
          </w:rPr>
          <w:t>2</w:t>
        </w:r>
      </w:fldSimple>
      <w:r w:rsidR="00CA4AAE">
        <w:t>.</w:t>
      </w:r>
      <w:fldSimple w:instr=" SEQ Рисунок \* ARABIC \s 1 ">
        <w:r w:rsidR="00CA4AAE">
          <w:rPr>
            <w:noProof/>
          </w:rPr>
          <w:t>3</w:t>
        </w:r>
      </w:fldSimple>
      <w:bookmarkEnd w:id="14"/>
      <w:r>
        <w:t xml:space="preserve"> – Главная страница</w:t>
      </w:r>
      <w:r w:rsidR="00591059">
        <w:br w:type="page"/>
      </w:r>
    </w:p>
    <w:p w14:paraId="555C44D7" w14:textId="2269E0BD" w:rsidR="00906A5A" w:rsidRDefault="007A6CFE" w:rsidP="00906A5A">
      <w:r>
        <w:lastRenderedPageBreak/>
        <w:t>К современным решениям дизайна можно отнести</w:t>
      </w:r>
      <w:r w:rsidR="00316987">
        <w:t xml:space="preserve"> моменты</w:t>
      </w:r>
      <w:r>
        <w:t>:</w:t>
      </w:r>
    </w:p>
    <w:p w14:paraId="70B2F303" w14:textId="44F89D06" w:rsidR="007A6CFE" w:rsidRPr="007A6CFE" w:rsidRDefault="000E38D3" w:rsidP="007A6CFE">
      <w:pPr>
        <w:pStyle w:val="af"/>
        <w:numPr>
          <w:ilvl w:val="0"/>
          <w:numId w:val="8"/>
        </w:numPr>
      </w:pPr>
      <w:r>
        <w:t>р</w:t>
      </w:r>
      <w:r w:rsidR="007A6CFE">
        <w:t>азмеры шрифта и элементов</w:t>
      </w:r>
      <w:r w:rsidR="00316987" w:rsidRPr="00316987">
        <w:t xml:space="preserve"> </w:t>
      </w:r>
      <w:r w:rsidR="00316987">
        <w:t xml:space="preserve">преимущественно определены </w:t>
      </w:r>
      <w:r w:rsidR="007A6CFE">
        <w:t>в метрике «</w:t>
      </w:r>
      <w:proofErr w:type="spellStart"/>
      <w:r w:rsidR="007A6CFE">
        <w:rPr>
          <w:lang w:val="en-US"/>
        </w:rPr>
        <w:t>em</w:t>
      </w:r>
      <w:proofErr w:type="spellEnd"/>
      <w:r w:rsidR="007A6CFE">
        <w:t>»</w:t>
      </w:r>
      <w:r>
        <w:t>;</w:t>
      </w:r>
    </w:p>
    <w:p w14:paraId="210DEFAC" w14:textId="2128786B" w:rsidR="007A6CFE" w:rsidRDefault="000E38D3" w:rsidP="007A6CFE">
      <w:pPr>
        <w:pStyle w:val="af"/>
        <w:numPr>
          <w:ilvl w:val="0"/>
          <w:numId w:val="8"/>
        </w:numPr>
      </w:pPr>
      <w:r>
        <w:t>б</w:t>
      </w:r>
      <w:r w:rsidR="007A6CFE">
        <w:t>лок фильтрации в каталоге</w:t>
      </w:r>
      <w:r w:rsidR="00316987">
        <w:t xml:space="preserve"> </w:t>
      </w:r>
      <w:r w:rsidR="007A6CFE">
        <w:t>прилипает к верхней части экрана</w:t>
      </w:r>
      <w:r w:rsidR="00316987">
        <w:t>, когда пользователь прокручивает каталог</w:t>
      </w:r>
      <w:r>
        <w:t>;</w:t>
      </w:r>
    </w:p>
    <w:p w14:paraId="386DECC6" w14:textId="7654A98E" w:rsidR="003A7F08" w:rsidRDefault="000E38D3" w:rsidP="001C68B2">
      <w:pPr>
        <w:pStyle w:val="af"/>
        <w:numPr>
          <w:ilvl w:val="0"/>
          <w:numId w:val="8"/>
        </w:numPr>
      </w:pPr>
      <w:r>
        <w:t>ф</w:t>
      </w:r>
      <w:r w:rsidR="00573EAE">
        <w:t>утер, прилипающий к нижней части экрана и не съезжающий вверх из-за пустого пространства после основного контента</w:t>
      </w:r>
      <w:r>
        <w:t>;</w:t>
      </w:r>
    </w:p>
    <w:p w14:paraId="62311932" w14:textId="0A55D684" w:rsidR="001C68B2" w:rsidRDefault="000E38D3" w:rsidP="001C68B2">
      <w:pPr>
        <w:pStyle w:val="af"/>
        <w:numPr>
          <w:ilvl w:val="0"/>
          <w:numId w:val="8"/>
        </w:numPr>
      </w:pPr>
      <w:r>
        <w:t>и</w:t>
      </w:r>
      <w:r w:rsidR="00112E77">
        <w:t>спользование небольшого пула сочетающихся цветов для оформления элементов</w:t>
      </w:r>
      <w:r>
        <w:t>;</w:t>
      </w:r>
    </w:p>
    <w:p w14:paraId="41AA2DCC" w14:textId="6CB4B7F8" w:rsidR="0046565D" w:rsidRDefault="000E38D3" w:rsidP="001C68B2">
      <w:pPr>
        <w:pStyle w:val="af"/>
        <w:numPr>
          <w:ilvl w:val="0"/>
          <w:numId w:val="8"/>
        </w:numPr>
      </w:pPr>
      <w:r>
        <w:t>о</w:t>
      </w:r>
      <w:r w:rsidR="0046565D">
        <w:t>формление элементов в виде карточек для упрощения зрительного восприятия</w:t>
      </w:r>
      <w:r>
        <w:t>;</w:t>
      </w:r>
    </w:p>
    <w:p w14:paraId="16F2309F" w14:textId="2E4C050F" w:rsidR="00F21BA3" w:rsidRDefault="000E38D3" w:rsidP="001C68B2">
      <w:pPr>
        <w:pStyle w:val="af"/>
        <w:numPr>
          <w:ilvl w:val="0"/>
          <w:numId w:val="8"/>
        </w:numPr>
      </w:pPr>
      <w:r>
        <w:t>о</w:t>
      </w:r>
      <w:r w:rsidR="00F21BA3">
        <w:t xml:space="preserve">тсутствие лишних границ между элементами – </w:t>
      </w:r>
      <w:r w:rsidR="00E00D20">
        <w:t>мягкие</w:t>
      </w:r>
      <w:r w:rsidR="00F21BA3">
        <w:t xml:space="preserve"> переходы между ними</w:t>
      </w:r>
      <w:r w:rsidR="00FA592E">
        <w:t>;</w:t>
      </w:r>
    </w:p>
    <w:p w14:paraId="356AE69E" w14:textId="70A40CA6" w:rsidR="00FA592E" w:rsidRPr="00906A5A" w:rsidRDefault="00FA592E" w:rsidP="001C68B2">
      <w:pPr>
        <w:pStyle w:val="af"/>
        <w:numPr>
          <w:ilvl w:val="0"/>
          <w:numId w:val="8"/>
        </w:numPr>
      </w:pPr>
      <w:r>
        <w:t>описание карточки заказа расположено в выпадающей части, а не в, например, открывающемся модальном окне, что позволяет держать раскрытыми сразу несколько карточек и сравнивать их между собой.</w:t>
      </w:r>
    </w:p>
    <w:p w14:paraId="7A18E136" w14:textId="46BB5343" w:rsidR="00E0639F" w:rsidRDefault="00E0639F" w:rsidP="00E0639F">
      <w:pPr>
        <w:pStyle w:val="3"/>
      </w:pPr>
      <w:r>
        <w:t>Особенности функционирования</w:t>
      </w:r>
    </w:p>
    <w:p w14:paraId="1B76003E" w14:textId="77CDF447" w:rsidR="008413A8" w:rsidRDefault="00A419F7" w:rsidP="008413A8">
      <w:r>
        <w:t xml:space="preserve">Фильтр на странице каталога реализован динамически – фильтр по категориям показывает лишь те категории, которые содержатся в пришедших с </w:t>
      </w:r>
      <w:r w:rsidR="00591059">
        <w:t>серверного приложения</w:t>
      </w:r>
      <w:r w:rsidRPr="00A419F7">
        <w:t xml:space="preserve"> </w:t>
      </w:r>
      <w:r>
        <w:t>данных, значения диапазона минимальной и максимальной цены рассчитывается на основании содержимого каталога, то же самое можно сказать и про значения диапазона продолжительности услуг.</w:t>
      </w:r>
    </w:p>
    <w:p w14:paraId="1D4A17DA" w14:textId="6A8F34E3" w:rsidR="003C37BC" w:rsidRDefault="003C37BC" w:rsidP="008413A8">
      <w:r>
        <w:t xml:space="preserve">В случае, если пользователь перешёл в корзину, но она пуста, </w:t>
      </w:r>
      <w:proofErr w:type="spellStart"/>
      <w:r>
        <w:t>отрисовывается</w:t>
      </w:r>
      <w:proofErr w:type="spellEnd"/>
      <w:r>
        <w:t xml:space="preserve"> компонент перенаправления в катало</w:t>
      </w:r>
      <w:r w:rsidR="004004AF">
        <w:t>г, в панели навигации рядом со вкладкой корзины выводится количество добавленных товаров.</w:t>
      </w:r>
    </w:p>
    <w:p w14:paraId="12ECE287" w14:textId="7F711AB0" w:rsidR="004004AF" w:rsidRPr="00CA4AAE" w:rsidRDefault="004004AF" w:rsidP="008413A8">
      <w:r>
        <w:t xml:space="preserve">У администратора на </w:t>
      </w:r>
      <w:proofErr w:type="spellStart"/>
      <w:r>
        <w:t>дашборде</w:t>
      </w:r>
      <w:proofErr w:type="spellEnd"/>
      <w:r>
        <w:t xml:space="preserve"> выводится информация, агрегированная на сервере.</w:t>
      </w:r>
      <w:r w:rsidR="00F74BAE" w:rsidRPr="00F74BAE">
        <w:t xml:space="preserve"> </w:t>
      </w:r>
      <w:proofErr w:type="spellStart"/>
      <w:r w:rsidR="00F74BAE">
        <w:t>Дашборд</w:t>
      </w:r>
      <w:proofErr w:type="spellEnd"/>
      <w:r w:rsidR="00F74BAE">
        <w:t xml:space="preserve"> адаптирован для печати.</w:t>
      </w:r>
      <w:r w:rsidR="00645233">
        <w:t xml:space="preserve"> </w:t>
      </w:r>
      <w:r w:rsidR="00645233">
        <w:fldChar w:fldCharType="begin"/>
      </w:r>
      <w:r w:rsidR="00320071">
        <w:instrText xml:space="preserve"> ADDIN ZOTERO_ITEM CSL_CITATION {"citationID":"LM115ZcX","properties":{"formattedCitation":"[14]","plainCitation":"[14]","noteIndex":0},"citationItems":[{"id":187,"uris":["http://zotero.org/users/6951153/items/CGFCWE9C"],"uri":["http://zotero.org/users/6951153/items/CGFCWE9C"],"itemData":{"id":187,"type":"webpage","abstract":"Поговорим о том, что такое дашборд для бизнеса,  как сделать себе дашборд и чем он будет полезен.","container-title":"Calltouch.Блог","language":"ru-RU","note":"section: Темы","title":"Что такое дашборд: примеры и способы применения","title-short":"Что такое дашборд","URL":"https://blog.calltouch.ru/dashbord-chto-eto-takoe-dlya-chego-nuzhen-dashboard-i-kak-ego-ispolzovat/","author":[{"family":"Гридасов","given":"Александр"}],"accessed":{"date-parts":[["2021",6,27]]},"issued":{"date-parts":[["2020",2,1]]}}}],"schema":"https://github.com/citation-style-language/schema/raw/master/csl-citation.json"} </w:instrText>
      </w:r>
      <w:r w:rsidR="00645233">
        <w:fldChar w:fldCharType="separate"/>
      </w:r>
      <w:r w:rsidR="00320071" w:rsidRPr="00320071">
        <w:rPr>
          <w:rFonts w:cs="Times New Roman"/>
        </w:rPr>
        <w:t>[14]</w:t>
      </w:r>
      <w:r w:rsidR="00645233">
        <w:fldChar w:fldCharType="end"/>
      </w:r>
    </w:p>
    <w:p w14:paraId="03652C1B" w14:textId="3176D175" w:rsidR="00587DDC" w:rsidRDefault="00587DDC" w:rsidP="008413A8">
      <w:r>
        <w:t>Из-за использования модуля для удобной навигации «</w:t>
      </w:r>
      <w:proofErr w:type="spellStart"/>
      <w:r>
        <w:rPr>
          <w:lang w:val="en-US"/>
        </w:rPr>
        <w:t>vue</w:t>
      </w:r>
      <w:proofErr w:type="spellEnd"/>
      <w:r w:rsidRPr="00587DDC">
        <w:t>-</w:t>
      </w:r>
      <w:r>
        <w:rPr>
          <w:lang w:val="en-US"/>
        </w:rPr>
        <w:t>route</w:t>
      </w:r>
      <w:r>
        <w:t>»</w:t>
      </w:r>
      <w:r w:rsidRPr="00587DDC">
        <w:t xml:space="preserve"> </w:t>
      </w:r>
      <w:r>
        <w:t xml:space="preserve">путь, отображаемый в </w:t>
      </w:r>
      <w:proofErr w:type="spellStart"/>
      <w:r>
        <w:rPr>
          <w:lang w:val="en-US"/>
        </w:rPr>
        <w:t>url</w:t>
      </w:r>
      <w:proofErr w:type="spellEnd"/>
      <w:r>
        <w:t>-строке браузера, заменён не настоящим, поэтому после перезагрузки страницы веб-сервер может выдать ошибку «503»</w:t>
      </w:r>
      <w:r w:rsidR="006D4D0E">
        <w:t xml:space="preserve">, так как браузер попытается загрузить контент по </w:t>
      </w:r>
      <w:r w:rsidR="00F30C13">
        <w:t>не настоящему</w:t>
      </w:r>
      <w:r w:rsidR="006D4D0E">
        <w:t xml:space="preserve"> пути</w:t>
      </w:r>
      <w:r>
        <w:t>.</w:t>
      </w:r>
      <w:r w:rsidR="0027103C">
        <w:t xml:space="preserve"> Для </w:t>
      </w:r>
      <w:r w:rsidR="004565EB">
        <w:t>предотвращения</w:t>
      </w:r>
      <w:r w:rsidR="0027103C">
        <w:t xml:space="preserve"> подобной ситуации необходимо подредактировать конфигурационной файл веб-сервера. Но редактирование данного файла на хостинге факультета информационных технологий требует прав администратора.</w:t>
      </w:r>
      <w:r w:rsidR="00F30C13">
        <w:t xml:space="preserve"> На </w:t>
      </w:r>
      <w:r w:rsidR="00F30C13">
        <w:rPr>
          <w:lang w:val="en-US"/>
        </w:rPr>
        <w:t>localhost</w:t>
      </w:r>
      <w:r w:rsidR="00F30C13" w:rsidRPr="00F30C13">
        <w:t xml:space="preserve"> </w:t>
      </w:r>
      <w:r w:rsidR="00F30C13">
        <w:t>или на собственном сервере проблемы не будет.</w:t>
      </w:r>
    </w:p>
    <w:p w14:paraId="364E363E" w14:textId="48410FF3" w:rsidR="000E3F04" w:rsidRDefault="000E3F04" w:rsidP="008413A8">
      <w:r>
        <w:lastRenderedPageBreak/>
        <w:t xml:space="preserve">Модальное окно реализовано при помощи обёртки с фиксированным позиционированием. Его можно </w:t>
      </w:r>
      <w:proofErr w:type="spellStart"/>
      <w:r>
        <w:t>переиспользовать</w:t>
      </w:r>
      <w:proofErr w:type="spellEnd"/>
      <w:r>
        <w:t>, так как оно реализовано при помощи слота, куда вставляется содержимое.</w:t>
      </w:r>
    </w:p>
    <w:p w14:paraId="030DB9F8" w14:textId="3EC0C3D5" w:rsidR="000645B7" w:rsidRPr="00F30C13" w:rsidRDefault="000645B7" w:rsidP="008413A8">
      <w:r>
        <w:t>Авторизация у модераторов и администраторов происходит через единую форму посредством ввода логина и пароля, а у клиента происходит посредством ввода кода из письма, которое отправляется на указанную им электронную почту в том случае, если данная электронная почта значится хотя бы у одной заявки на приём в базе данных.</w:t>
      </w:r>
    </w:p>
    <w:p w14:paraId="7457499F" w14:textId="3A6E0026" w:rsidR="00F30C13" w:rsidRDefault="00F30C13" w:rsidP="00F30C13">
      <w:r>
        <w:t xml:space="preserve">В качестве ещё одной особенности можно привести </w:t>
      </w:r>
      <w:proofErr w:type="spellStart"/>
      <w:r>
        <w:t>переиспользуемые</w:t>
      </w:r>
      <w:proofErr w:type="spellEnd"/>
      <w:r>
        <w:t xml:space="preserve"> компоненты с разными режимами работы. Например, карточка заказа в личном кабинете клиента и карточка заказа в личном кабинете </w:t>
      </w:r>
      <w:r w:rsidR="00FA592E">
        <w:t xml:space="preserve">модератора – это один и тот же компонент, которому на вход поступает булево значение. И в зависимости от этого карточка меняет свои свойства. Например, модератор может использовать её чтобы изменить статус заказа, но клиент может использовать </w:t>
      </w:r>
      <w:r w:rsidR="000645B7">
        <w:t>ту же карточку</w:t>
      </w:r>
      <w:r w:rsidR="00FA592E">
        <w:t xml:space="preserve"> чтобы отслеживать статус заказа.</w:t>
      </w:r>
    </w:p>
    <w:p w14:paraId="4745B6ED" w14:textId="0ED7D05D" w:rsidR="001979F1" w:rsidRPr="001979F1" w:rsidRDefault="001979F1" w:rsidP="00F30C13">
      <w:r>
        <w:t>Так же навигационные панели в личных кабинетах у администратора, модератора и клиента организованны схожим образом. Компонент принимает на вход массив названий для маршрутизации, которые задаются во «</w:t>
      </w:r>
      <w:proofErr w:type="spellStart"/>
      <w:r>
        <w:rPr>
          <w:lang w:val="en-US"/>
        </w:rPr>
        <w:t>vue</w:t>
      </w:r>
      <w:proofErr w:type="spellEnd"/>
      <w:r w:rsidRPr="001979F1">
        <w:t>-</w:t>
      </w:r>
      <w:r>
        <w:rPr>
          <w:lang w:val="en-US"/>
        </w:rPr>
        <w:t>router</w:t>
      </w:r>
      <w:r>
        <w:t>», и преобразовывает их в ссылки на страницы, которые определены под этими названиями для маршрутизации.</w:t>
      </w:r>
    </w:p>
    <w:p w14:paraId="56BC30DE" w14:textId="5E2609EA" w:rsidR="001C1B2E" w:rsidRDefault="001C1B2E" w:rsidP="001C1B2E">
      <w:pPr>
        <w:pStyle w:val="3"/>
      </w:pPr>
      <w:r>
        <w:t>Тестирование</w:t>
      </w:r>
    </w:p>
    <w:p w14:paraId="380813ED" w14:textId="037822BC" w:rsidR="00FF5302" w:rsidRDefault="00B64C2E" w:rsidP="000E3F04">
      <w:r w:rsidRPr="00B64C2E">
        <w:t xml:space="preserve">Для тестирования </w:t>
      </w:r>
      <w:r w:rsidR="00136C46">
        <w:t xml:space="preserve">веб-приложения </w:t>
      </w:r>
      <w:r w:rsidRPr="00B64C2E">
        <w:t xml:space="preserve">был привлечён метод </w:t>
      </w:r>
      <w:r>
        <w:t>ручного</w:t>
      </w:r>
      <w:r w:rsidRPr="00B64C2E">
        <w:t xml:space="preserve"> тестирования на основе пр</w:t>
      </w:r>
      <w:r>
        <w:t>охождения</w:t>
      </w:r>
      <w:r w:rsidRPr="00B64C2E">
        <w:t xml:space="preserve"> </w:t>
      </w:r>
      <w:r>
        <w:t>тест-кейсов</w:t>
      </w:r>
      <w:r w:rsidRPr="00B64C2E">
        <w:t>.</w:t>
      </w:r>
      <w:r w:rsidR="000E3F04">
        <w:t xml:space="preserve"> </w:t>
      </w:r>
      <w:r w:rsidR="00EC27FD">
        <w:t xml:space="preserve">Сценарии тест-кейсов начинаются с главной страницы веб-приложения. </w:t>
      </w:r>
      <w:r w:rsidR="008A17AB">
        <w:t>Примеры тест-кейсов</w:t>
      </w:r>
      <w:r w:rsidR="00F43DFC">
        <w:t xml:space="preserve"> представлены в таблицах </w:t>
      </w:r>
      <w:r w:rsidR="00F43DFC">
        <w:fldChar w:fldCharType="begin"/>
      </w:r>
      <w:r w:rsidR="00F43DFC">
        <w:instrText xml:space="preserve"> REF _Ref75879132 \h </w:instrText>
      </w:r>
      <w:r w:rsidR="00F43DFC">
        <w:fldChar w:fldCharType="separate"/>
      </w:r>
      <w:r w:rsidR="00F43DFC">
        <w:rPr>
          <w:noProof/>
        </w:rPr>
        <w:t>2</w:t>
      </w:r>
      <w:r w:rsidR="00F43DFC">
        <w:t>.</w:t>
      </w:r>
      <w:r w:rsidR="00F43DFC">
        <w:rPr>
          <w:noProof/>
        </w:rPr>
        <w:t>1</w:t>
      </w:r>
      <w:r w:rsidR="00F43DFC">
        <w:fldChar w:fldCharType="end"/>
      </w:r>
      <w:r w:rsidR="00F43DFC">
        <w:t>-</w:t>
      </w:r>
      <w:r w:rsidR="00F43DFC">
        <w:fldChar w:fldCharType="begin"/>
      </w:r>
      <w:r w:rsidR="00F43DFC">
        <w:instrText xml:space="preserve"> REF _Ref75880591 \h </w:instrText>
      </w:r>
      <w:r w:rsidR="00F43DFC">
        <w:fldChar w:fldCharType="separate"/>
      </w:r>
      <w:r w:rsidR="00F43DFC">
        <w:rPr>
          <w:noProof/>
        </w:rPr>
        <w:t>2</w:t>
      </w:r>
      <w:r w:rsidR="00F43DFC">
        <w:t>.</w:t>
      </w:r>
      <w:r w:rsidR="00F43DFC">
        <w:rPr>
          <w:noProof/>
        </w:rPr>
        <w:t>4</w:t>
      </w:r>
      <w:r w:rsidR="00F43DFC">
        <w:fldChar w:fldCharType="end"/>
      </w:r>
      <w:r w:rsidR="00F43DFC">
        <w:t>.</w:t>
      </w:r>
    </w:p>
    <w:p w14:paraId="732F118C" w14:textId="284E0A5D" w:rsidR="00917392" w:rsidRDefault="00917392" w:rsidP="00917392">
      <w:pPr>
        <w:pStyle w:val="af8"/>
      </w:pPr>
      <w:bookmarkStart w:id="15" w:name="_Ref75879132"/>
      <w:r>
        <w:t xml:space="preserve">Таблица </w:t>
      </w:r>
      <w:fldSimple w:instr=" STYLEREF 1 \s ">
        <w:r w:rsidR="005749B2">
          <w:rPr>
            <w:noProof/>
          </w:rPr>
          <w:t>2</w:t>
        </w:r>
      </w:fldSimple>
      <w:r w:rsidR="005749B2">
        <w:t>.</w:t>
      </w:r>
      <w:fldSimple w:instr=" SEQ Таблица \* ARABIC \s 1 ">
        <w:r w:rsidR="005749B2">
          <w:rPr>
            <w:noProof/>
          </w:rPr>
          <w:t>1</w:t>
        </w:r>
      </w:fldSimple>
      <w:bookmarkEnd w:id="15"/>
      <w:r>
        <w:t xml:space="preserve"> – тест-кейс</w:t>
      </w:r>
      <w:r w:rsidR="004228DD">
        <w:t xml:space="preserve"> </w:t>
      </w:r>
      <w:r w:rsidR="00CF789A">
        <w:t>«</w:t>
      </w:r>
      <w:r w:rsidR="004228DD">
        <w:t>подач</w:t>
      </w:r>
      <w:r w:rsidR="00CF789A">
        <w:t>а</w:t>
      </w:r>
      <w:r w:rsidR="004228DD">
        <w:t xml:space="preserve"> заявки на </w:t>
      </w:r>
      <w:r w:rsidR="002E268F">
        <w:t>приём</w:t>
      </w:r>
      <w:r w:rsidR="00CF789A">
        <w:t>»</w:t>
      </w:r>
    </w:p>
    <w:tbl>
      <w:tblPr>
        <w:tblStyle w:val="af3"/>
        <w:tblpPr w:leftFromText="181" w:rightFromText="181" w:bottomFromText="272" w:vertAnchor="text" w:tblpY="1"/>
        <w:tblOverlap w:val="never"/>
        <w:tblW w:w="0" w:type="auto"/>
        <w:tblLook w:val="04A0" w:firstRow="1" w:lastRow="0" w:firstColumn="1" w:lastColumn="0" w:noHBand="0" w:noVBand="1"/>
      </w:tblPr>
      <w:tblGrid>
        <w:gridCol w:w="6374"/>
        <w:gridCol w:w="2971"/>
      </w:tblGrid>
      <w:tr w:rsidR="00A70947" w14:paraId="7C6FEDBF" w14:textId="77777777" w:rsidTr="000645B7">
        <w:tc>
          <w:tcPr>
            <w:tcW w:w="6374" w:type="dxa"/>
          </w:tcPr>
          <w:p w14:paraId="0E8C8286" w14:textId="0F82AF5E" w:rsidR="00A70947" w:rsidRDefault="00A70947" w:rsidP="004B32D9">
            <w:pPr>
              <w:pStyle w:val="af4"/>
            </w:pPr>
            <w:r>
              <w:t>Описание действий</w:t>
            </w:r>
          </w:p>
        </w:tc>
        <w:tc>
          <w:tcPr>
            <w:tcW w:w="2971" w:type="dxa"/>
          </w:tcPr>
          <w:p w14:paraId="3F7812A4" w14:textId="7220E3BA" w:rsidR="00A70947" w:rsidRDefault="00A70947" w:rsidP="004B32D9">
            <w:pPr>
              <w:pStyle w:val="af4"/>
            </w:pPr>
            <w:r>
              <w:t>Ожидаемый результат</w:t>
            </w:r>
          </w:p>
        </w:tc>
      </w:tr>
      <w:tr w:rsidR="00A70947" w14:paraId="05681E7C" w14:textId="77777777" w:rsidTr="000645B7">
        <w:tc>
          <w:tcPr>
            <w:tcW w:w="6374" w:type="dxa"/>
          </w:tcPr>
          <w:p w14:paraId="103C8F45" w14:textId="1D3D253A" w:rsidR="00A70947" w:rsidRDefault="00EC27FD" w:rsidP="004B32D9">
            <w:pPr>
              <w:pStyle w:val="af6"/>
              <w:numPr>
                <w:ilvl w:val="0"/>
                <w:numId w:val="11"/>
              </w:numPr>
            </w:pPr>
            <w:r>
              <w:t>Нажать ЛКМ по надписи «Каталог»</w:t>
            </w:r>
            <w:r w:rsidR="0039054B">
              <w:t xml:space="preserve"> в навигационной панели в верхней части сайта</w:t>
            </w:r>
            <w:r>
              <w:t>;</w:t>
            </w:r>
          </w:p>
          <w:p w14:paraId="33FF4DAD" w14:textId="23E2E2D7" w:rsidR="0039054B" w:rsidRDefault="0039054B" w:rsidP="004B32D9">
            <w:pPr>
              <w:pStyle w:val="af6"/>
              <w:numPr>
                <w:ilvl w:val="0"/>
                <w:numId w:val="11"/>
              </w:numPr>
            </w:pPr>
            <w:r>
              <w:t>путём нажатия ЛКМ по кнопкам «В корзину» на карточках</w:t>
            </w:r>
            <w:r w:rsidR="00F81EC0" w:rsidRPr="00F81EC0">
              <w:t xml:space="preserve"> </w:t>
            </w:r>
            <w:r w:rsidR="00F81EC0">
              <w:t>в каталоге товаров</w:t>
            </w:r>
            <w:r>
              <w:t xml:space="preserve"> выбрать как минимум одну услугу;</w:t>
            </w:r>
          </w:p>
          <w:p w14:paraId="543050BB" w14:textId="77777777" w:rsidR="0039054B" w:rsidRDefault="0039054B" w:rsidP="004B32D9">
            <w:pPr>
              <w:pStyle w:val="af6"/>
              <w:numPr>
                <w:ilvl w:val="0"/>
                <w:numId w:val="11"/>
              </w:numPr>
            </w:pPr>
            <w:r>
              <w:t>нажать ЛКМ по надписи «Корзина»</w:t>
            </w:r>
            <w:r w:rsidRPr="0039054B">
              <w:t xml:space="preserve"> в навигационной панели в верхней части сайта</w:t>
            </w:r>
            <w:r>
              <w:t>;</w:t>
            </w:r>
          </w:p>
          <w:p w14:paraId="05560360" w14:textId="4BF7C41C" w:rsidR="0039054B" w:rsidRPr="004B45D3" w:rsidRDefault="00F81EC0" w:rsidP="004B32D9">
            <w:pPr>
              <w:pStyle w:val="af6"/>
              <w:numPr>
                <w:ilvl w:val="0"/>
                <w:numId w:val="11"/>
              </w:numPr>
            </w:pPr>
            <w:r>
              <w:t>заполнить форму отправки заявки на приём, введя лишь ФИО, номер телефона и предполагаемое время приёма</w:t>
            </w:r>
            <w:r w:rsidR="004B45D3">
              <w:t>;</w:t>
            </w:r>
          </w:p>
          <w:p w14:paraId="6D00C639" w14:textId="6FF44378" w:rsidR="004B45D3" w:rsidRDefault="004B45D3" w:rsidP="004B32D9">
            <w:pPr>
              <w:pStyle w:val="af6"/>
              <w:numPr>
                <w:ilvl w:val="0"/>
                <w:numId w:val="11"/>
              </w:numPr>
            </w:pPr>
            <w:r>
              <w:t>нажать ЛКМ по кнопке «Отправить заказ»</w:t>
            </w:r>
            <w:r w:rsidR="009256DC">
              <w:t>.</w:t>
            </w:r>
          </w:p>
        </w:tc>
        <w:tc>
          <w:tcPr>
            <w:tcW w:w="2971" w:type="dxa"/>
          </w:tcPr>
          <w:p w14:paraId="51C17310" w14:textId="29AF317D" w:rsidR="00A70947" w:rsidRDefault="0033060C" w:rsidP="004B32D9">
            <w:pPr>
              <w:pStyle w:val="af6"/>
            </w:pPr>
            <w:r>
              <w:t>Клиент должен быть перенаправлен на страницу, где указан его номер заказа и сопутствующая информация.</w:t>
            </w:r>
          </w:p>
        </w:tc>
      </w:tr>
    </w:tbl>
    <w:p w14:paraId="2425382B" w14:textId="11F05DA8" w:rsidR="006E1F12" w:rsidRDefault="006E1F12" w:rsidP="006E1F12">
      <w:pPr>
        <w:pStyle w:val="af8"/>
      </w:pPr>
      <w:r>
        <w:lastRenderedPageBreak/>
        <w:t xml:space="preserve">Таблица </w:t>
      </w:r>
      <w:fldSimple w:instr=" STYLEREF 1 \s ">
        <w:r w:rsidR="005749B2">
          <w:rPr>
            <w:noProof/>
          </w:rPr>
          <w:t>2</w:t>
        </w:r>
      </w:fldSimple>
      <w:r w:rsidR="005749B2">
        <w:t>.</w:t>
      </w:r>
      <w:fldSimple w:instr=" SEQ Таблица \* ARABIC \s 1 ">
        <w:r w:rsidR="005749B2">
          <w:rPr>
            <w:noProof/>
          </w:rPr>
          <w:t>2</w:t>
        </w:r>
      </w:fldSimple>
      <w:r>
        <w:t xml:space="preserve"> – тест-кейс «подача заявки на приём: проверка валидности значений»</w:t>
      </w:r>
    </w:p>
    <w:tbl>
      <w:tblPr>
        <w:tblStyle w:val="af3"/>
        <w:tblpPr w:leftFromText="181" w:rightFromText="181" w:bottomFromText="284" w:vertAnchor="text" w:tblpY="1"/>
        <w:tblOverlap w:val="never"/>
        <w:tblW w:w="0" w:type="auto"/>
        <w:tblLook w:val="04A0" w:firstRow="1" w:lastRow="0" w:firstColumn="1" w:lastColumn="0" w:noHBand="0" w:noVBand="1"/>
      </w:tblPr>
      <w:tblGrid>
        <w:gridCol w:w="5949"/>
        <w:gridCol w:w="3396"/>
      </w:tblGrid>
      <w:tr w:rsidR="00985D5B" w14:paraId="5CE411B7" w14:textId="77777777" w:rsidTr="005749B2">
        <w:tc>
          <w:tcPr>
            <w:tcW w:w="5949" w:type="dxa"/>
          </w:tcPr>
          <w:p w14:paraId="1D677044" w14:textId="24A7A271" w:rsidR="00985D5B" w:rsidRDefault="00985D5B" w:rsidP="005749B2">
            <w:pPr>
              <w:pStyle w:val="af4"/>
            </w:pPr>
            <w:r>
              <w:t>Описание действий</w:t>
            </w:r>
          </w:p>
        </w:tc>
        <w:tc>
          <w:tcPr>
            <w:tcW w:w="3396" w:type="dxa"/>
          </w:tcPr>
          <w:p w14:paraId="244A9933" w14:textId="292116B6" w:rsidR="00985D5B" w:rsidRDefault="00985D5B" w:rsidP="005749B2">
            <w:pPr>
              <w:pStyle w:val="af4"/>
            </w:pPr>
            <w:r>
              <w:t>Ожидаемый результат</w:t>
            </w:r>
          </w:p>
        </w:tc>
      </w:tr>
      <w:tr w:rsidR="00985D5B" w14:paraId="6BAE27F9" w14:textId="77777777" w:rsidTr="005749B2">
        <w:tc>
          <w:tcPr>
            <w:tcW w:w="5949" w:type="dxa"/>
          </w:tcPr>
          <w:p w14:paraId="4ED6F8CF" w14:textId="34784F97" w:rsidR="00985D5B" w:rsidRDefault="00985D5B" w:rsidP="005749B2">
            <w:pPr>
              <w:pStyle w:val="af6"/>
              <w:numPr>
                <w:ilvl w:val="0"/>
                <w:numId w:val="12"/>
              </w:numPr>
            </w:pPr>
            <w:r>
              <w:t xml:space="preserve">Повторить первые три действия из тест-кейса в </w:t>
            </w:r>
            <w:r>
              <w:fldChar w:fldCharType="begin"/>
            </w:r>
            <w:r>
              <w:instrText xml:space="preserve"> REF _Ref75879132 \h </w:instrText>
            </w:r>
            <w:r w:rsidR="000E0C14">
              <w:instrText xml:space="preserve"> \* MERGEFORMAT </w:instrText>
            </w:r>
            <w:r>
              <w:fldChar w:fldCharType="separate"/>
            </w:r>
            <w:r>
              <w:t xml:space="preserve">таблице </w:t>
            </w:r>
            <w:r>
              <w:rPr>
                <w:noProof/>
              </w:rPr>
              <w:t>2</w:t>
            </w:r>
            <w:r>
              <w:t>.</w:t>
            </w:r>
            <w:r>
              <w:rPr>
                <w:noProof/>
              </w:rPr>
              <w:t>1</w:t>
            </w:r>
            <w:r>
              <w:fldChar w:fldCharType="end"/>
            </w:r>
            <w:r>
              <w:t>;</w:t>
            </w:r>
          </w:p>
          <w:p w14:paraId="73E43DEE" w14:textId="17E6B39E" w:rsidR="000E0C14" w:rsidRDefault="000E0C14" w:rsidP="005749B2">
            <w:pPr>
              <w:pStyle w:val="af6"/>
              <w:numPr>
                <w:ilvl w:val="0"/>
                <w:numId w:val="12"/>
              </w:numPr>
            </w:pPr>
            <w:r>
              <w:t>заполнить форму отправки заявки на приём, введя лишь ФИО;</w:t>
            </w:r>
          </w:p>
          <w:p w14:paraId="4B9FA92E" w14:textId="77777777" w:rsidR="000E0C14" w:rsidRDefault="000E0C14" w:rsidP="005749B2">
            <w:pPr>
              <w:pStyle w:val="af6"/>
              <w:numPr>
                <w:ilvl w:val="0"/>
                <w:numId w:val="12"/>
              </w:numPr>
            </w:pPr>
            <w:r>
              <w:t>нажать ЛКМ по кнопке «Отправить заказ»;</w:t>
            </w:r>
          </w:p>
          <w:p w14:paraId="55471E4F" w14:textId="38CF072F" w:rsidR="000E0C14" w:rsidRDefault="000E0C14" w:rsidP="005749B2">
            <w:pPr>
              <w:pStyle w:val="af6"/>
              <w:numPr>
                <w:ilvl w:val="0"/>
                <w:numId w:val="12"/>
              </w:numPr>
            </w:pPr>
            <w:r>
              <w:t>заполнить форму отправки заявки на приём, введя лишь номер телефона;</w:t>
            </w:r>
          </w:p>
          <w:p w14:paraId="236D683E" w14:textId="77777777" w:rsidR="000E0C14" w:rsidRDefault="000E0C14" w:rsidP="005749B2">
            <w:pPr>
              <w:pStyle w:val="af6"/>
              <w:numPr>
                <w:ilvl w:val="0"/>
                <w:numId w:val="12"/>
              </w:numPr>
            </w:pPr>
            <w:r>
              <w:t>нажать ЛКМ по кнопке «Отправить заказ»;</w:t>
            </w:r>
          </w:p>
          <w:p w14:paraId="19569D9D" w14:textId="2CA9EA93" w:rsidR="000E0C14" w:rsidRDefault="000E0C14" w:rsidP="005749B2">
            <w:pPr>
              <w:pStyle w:val="af6"/>
              <w:numPr>
                <w:ilvl w:val="0"/>
                <w:numId w:val="12"/>
              </w:numPr>
            </w:pPr>
            <w:r>
              <w:t xml:space="preserve">заполнить форму отправки заявки на приём, введя лишь </w:t>
            </w:r>
            <w:r w:rsidRPr="000E0C14">
              <w:t>предполагаемое время приёма</w:t>
            </w:r>
            <w:r>
              <w:t>;</w:t>
            </w:r>
          </w:p>
          <w:p w14:paraId="2AE95E7D" w14:textId="77777777" w:rsidR="000E0C14" w:rsidRDefault="000E0C14" w:rsidP="005749B2">
            <w:pPr>
              <w:pStyle w:val="af6"/>
              <w:numPr>
                <w:ilvl w:val="0"/>
                <w:numId w:val="12"/>
              </w:numPr>
            </w:pPr>
            <w:r>
              <w:t>нажать ЛКМ по кнопке «Отправить заказ»;</w:t>
            </w:r>
          </w:p>
          <w:p w14:paraId="5ABBBF99" w14:textId="1F9EAFB4" w:rsidR="000E0C14" w:rsidRPr="004B45D3" w:rsidRDefault="000E0C14" w:rsidP="005749B2">
            <w:pPr>
              <w:pStyle w:val="af6"/>
              <w:numPr>
                <w:ilvl w:val="0"/>
                <w:numId w:val="12"/>
              </w:numPr>
            </w:pPr>
            <w:r>
              <w:t>заполнить форму отправки заявки на приём, введя лишь ФИО, некорректный номер телефона и предполагаемое время приёма;</w:t>
            </w:r>
          </w:p>
          <w:p w14:paraId="348891AB" w14:textId="6FB247A4" w:rsidR="000E0C14" w:rsidRDefault="000E0C14" w:rsidP="005749B2">
            <w:pPr>
              <w:pStyle w:val="af6"/>
              <w:numPr>
                <w:ilvl w:val="0"/>
                <w:numId w:val="12"/>
              </w:numPr>
            </w:pPr>
            <w:r>
              <w:t>нажать ЛКМ по кнопке «Отправить заказ».</w:t>
            </w:r>
          </w:p>
        </w:tc>
        <w:tc>
          <w:tcPr>
            <w:tcW w:w="3396" w:type="dxa"/>
          </w:tcPr>
          <w:p w14:paraId="76490E15" w14:textId="433A81E2" w:rsidR="00985D5B" w:rsidRDefault="00C60951" w:rsidP="005749B2">
            <w:pPr>
              <w:pStyle w:val="af6"/>
            </w:pPr>
            <w:r>
              <w:t>После каждого нажатия по кнопке «Отправить заказ» на форме должно появляться соответствующее предупреждение об ошибке.</w:t>
            </w:r>
          </w:p>
        </w:tc>
      </w:tr>
    </w:tbl>
    <w:p w14:paraId="4FCC0FA8" w14:textId="14426858" w:rsidR="000B469F" w:rsidRDefault="000B469F" w:rsidP="000B469F">
      <w:pPr>
        <w:pStyle w:val="af8"/>
      </w:pPr>
      <w:bookmarkStart w:id="16" w:name="_Ref75880072"/>
      <w:r>
        <w:t xml:space="preserve">Таблица </w:t>
      </w:r>
      <w:fldSimple w:instr=" STYLEREF 1 \s ">
        <w:r w:rsidR="005749B2">
          <w:rPr>
            <w:noProof/>
          </w:rPr>
          <w:t>2</w:t>
        </w:r>
      </w:fldSimple>
      <w:r w:rsidR="005749B2">
        <w:t>.</w:t>
      </w:r>
      <w:fldSimple w:instr=" SEQ Таблица \* ARABIC \s 1 ">
        <w:r w:rsidR="005749B2">
          <w:rPr>
            <w:noProof/>
          </w:rPr>
          <w:t>3</w:t>
        </w:r>
      </w:fldSimple>
      <w:bookmarkEnd w:id="16"/>
      <w:r>
        <w:t xml:space="preserve"> – тест-кейс «Авторизация администратора»</w:t>
      </w:r>
    </w:p>
    <w:tbl>
      <w:tblPr>
        <w:tblStyle w:val="af3"/>
        <w:tblpPr w:leftFromText="181" w:rightFromText="181" w:bottomFromText="284" w:vertAnchor="text" w:tblpY="1"/>
        <w:tblOverlap w:val="never"/>
        <w:tblW w:w="0" w:type="auto"/>
        <w:tblLook w:val="04A0" w:firstRow="1" w:lastRow="0" w:firstColumn="1" w:lastColumn="0" w:noHBand="0" w:noVBand="1"/>
      </w:tblPr>
      <w:tblGrid>
        <w:gridCol w:w="5524"/>
        <w:gridCol w:w="3821"/>
      </w:tblGrid>
      <w:tr w:rsidR="00E142A4" w14:paraId="1E1A788A" w14:textId="77777777" w:rsidTr="00136C46">
        <w:tc>
          <w:tcPr>
            <w:tcW w:w="5524" w:type="dxa"/>
          </w:tcPr>
          <w:p w14:paraId="2D030E90" w14:textId="468BB302" w:rsidR="00E142A4" w:rsidRDefault="00E142A4" w:rsidP="005749B2">
            <w:pPr>
              <w:pStyle w:val="af4"/>
            </w:pPr>
            <w:r>
              <w:t>Описание действий</w:t>
            </w:r>
          </w:p>
        </w:tc>
        <w:tc>
          <w:tcPr>
            <w:tcW w:w="3821" w:type="dxa"/>
          </w:tcPr>
          <w:p w14:paraId="69528739" w14:textId="4333D7B5" w:rsidR="00E142A4" w:rsidRDefault="00E142A4" w:rsidP="005749B2">
            <w:pPr>
              <w:pStyle w:val="af4"/>
            </w:pPr>
            <w:r>
              <w:t>Ожидаемый результат</w:t>
            </w:r>
          </w:p>
        </w:tc>
      </w:tr>
      <w:tr w:rsidR="00E142A4" w14:paraId="200061BE" w14:textId="77777777" w:rsidTr="00136C46">
        <w:tc>
          <w:tcPr>
            <w:tcW w:w="5524" w:type="dxa"/>
          </w:tcPr>
          <w:p w14:paraId="4EB74E33" w14:textId="60F0697D" w:rsidR="00F84A33" w:rsidRDefault="009623C1" w:rsidP="005749B2">
            <w:pPr>
              <w:pStyle w:val="af6"/>
              <w:numPr>
                <w:ilvl w:val="0"/>
                <w:numId w:val="13"/>
              </w:numPr>
            </w:pPr>
            <w:r>
              <w:t>Нажать ЛКМ по надписи «</w:t>
            </w:r>
            <w:r w:rsidR="00136C46">
              <w:t>личный кабинет</w:t>
            </w:r>
            <w:r>
              <w:t>» в верхней правой части сайта</w:t>
            </w:r>
            <w:r w:rsidR="00E42843">
              <w:t>;</w:t>
            </w:r>
          </w:p>
          <w:p w14:paraId="020BC545" w14:textId="00EED7D8" w:rsidR="00136C46" w:rsidRDefault="00136C46" w:rsidP="005749B2">
            <w:pPr>
              <w:pStyle w:val="af6"/>
              <w:numPr>
                <w:ilvl w:val="0"/>
                <w:numId w:val="13"/>
              </w:numPr>
            </w:pPr>
            <w:r>
              <w:t>нажать ЛКМ по надписи «Для сотрудников»;</w:t>
            </w:r>
          </w:p>
          <w:p w14:paraId="77397F24" w14:textId="2EF93430" w:rsidR="0053395A" w:rsidRDefault="00B0403D" w:rsidP="005749B2">
            <w:pPr>
              <w:pStyle w:val="af6"/>
              <w:numPr>
                <w:ilvl w:val="0"/>
                <w:numId w:val="13"/>
              </w:numPr>
            </w:pPr>
            <w:r>
              <w:t>в открывшейся форме авторизации ввести случайные значения логина и пароля;</w:t>
            </w:r>
          </w:p>
          <w:p w14:paraId="00A81F35" w14:textId="456131E6" w:rsidR="00B0403D" w:rsidRDefault="00B0403D" w:rsidP="005749B2">
            <w:pPr>
              <w:pStyle w:val="af6"/>
              <w:numPr>
                <w:ilvl w:val="0"/>
                <w:numId w:val="13"/>
              </w:numPr>
            </w:pPr>
            <w:r>
              <w:t>нажать ЛКМ по кнопке «Авторизоваться»</w:t>
            </w:r>
            <w:r w:rsidR="0017647B">
              <w:t>;</w:t>
            </w:r>
          </w:p>
          <w:p w14:paraId="29C230C2" w14:textId="77777777" w:rsidR="0017647B" w:rsidRDefault="0017647B" w:rsidP="005749B2">
            <w:pPr>
              <w:pStyle w:val="af6"/>
              <w:numPr>
                <w:ilvl w:val="0"/>
                <w:numId w:val="13"/>
              </w:numPr>
            </w:pPr>
            <w:r>
              <w:t>ввести случайные пять символов в поле для ввода логина;</w:t>
            </w:r>
          </w:p>
          <w:p w14:paraId="24751873" w14:textId="3CC40C09" w:rsidR="0017647B" w:rsidRDefault="0017647B" w:rsidP="005749B2">
            <w:pPr>
              <w:pStyle w:val="af6"/>
              <w:numPr>
                <w:ilvl w:val="0"/>
                <w:numId w:val="13"/>
              </w:numPr>
            </w:pPr>
            <w:r>
              <w:t>нажать ЛКМ по кнопке «Авторизоваться»;</w:t>
            </w:r>
          </w:p>
          <w:p w14:paraId="510F4E26" w14:textId="77777777" w:rsidR="0017647B" w:rsidRDefault="0017647B" w:rsidP="005749B2">
            <w:pPr>
              <w:pStyle w:val="af6"/>
              <w:numPr>
                <w:ilvl w:val="0"/>
                <w:numId w:val="13"/>
              </w:numPr>
            </w:pPr>
            <w:r>
              <w:t xml:space="preserve">в </w:t>
            </w:r>
            <w:r w:rsidRPr="0017647B">
              <w:t xml:space="preserve">форме авторизации ввести </w:t>
            </w:r>
            <w:r>
              <w:t>корректные</w:t>
            </w:r>
            <w:r w:rsidRPr="0017647B">
              <w:t xml:space="preserve"> значения логина и пароля;</w:t>
            </w:r>
          </w:p>
          <w:p w14:paraId="788F1002" w14:textId="55516E25" w:rsidR="0017647B" w:rsidRDefault="0017647B" w:rsidP="005749B2">
            <w:pPr>
              <w:pStyle w:val="af6"/>
              <w:numPr>
                <w:ilvl w:val="0"/>
                <w:numId w:val="13"/>
              </w:numPr>
            </w:pPr>
            <w:r>
              <w:t>нажать ЛКМ по кнопке «Авторизоваться».</w:t>
            </w:r>
          </w:p>
        </w:tc>
        <w:tc>
          <w:tcPr>
            <w:tcW w:w="3821" w:type="dxa"/>
          </w:tcPr>
          <w:p w14:paraId="0D942B49" w14:textId="77777777" w:rsidR="00E142A4" w:rsidRDefault="00274648" w:rsidP="005749B2">
            <w:pPr>
              <w:pStyle w:val="af6"/>
            </w:pPr>
            <w:r>
              <w:t>Нажатия ЛКМ по кнопке «Авторизоваться» после ввода случайных значений должны сопровождаться соответствующими сообщениями об ошибке.</w:t>
            </w:r>
          </w:p>
          <w:p w14:paraId="236620AD" w14:textId="0FF88A7A" w:rsidR="00274648" w:rsidRDefault="00274648" w:rsidP="005749B2">
            <w:pPr>
              <w:pStyle w:val="af6"/>
            </w:pPr>
            <w:r w:rsidRPr="00274648">
              <w:t>Нажати</w:t>
            </w:r>
            <w:r>
              <w:t>е</w:t>
            </w:r>
            <w:r w:rsidRPr="00274648">
              <w:t xml:space="preserve"> ЛКМ по кнопке «Авторизоваться» после ввода</w:t>
            </w:r>
            <w:r>
              <w:t xml:space="preserve"> корректных значений должно перенаправить пользователя на страницу для администрации.</w:t>
            </w:r>
          </w:p>
        </w:tc>
      </w:tr>
    </w:tbl>
    <w:p w14:paraId="4AA3A6FE" w14:textId="5CE3B1A0" w:rsidR="005749B2" w:rsidRDefault="005749B2" w:rsidP="005749B2">
      <w:pPr>
        <w:pStyle w:val="af8"/>
      </w:pPr>
      <w:bookmarkStart w:id="17" w:name="_Ref75880591"/>
      <w:r>
        <w:lastRenderedPageBreak/>
        <w:t xml:space="preserve">Таблица </w:t>
      </w:r>
      <w:fldSimple w:instr=" STYLEREF 1 \s ">
        <w:r>
          <w:rPr>
            <w:noProof/>
          </w:rPr>
          <w:t>2</w:t>
        </w:r>
      </w:fldSimple>
      <w:r>
        <w:t>.</w:t>
      </w:r>
      <w:fldSimple w:instr=" SEQ Таблица \* ARABIC \s 1 ">
        <w:r>
          <w:rPr>
            <w:noProof/>
          </w:rPr>
          <w:t>4</w:t>
        </w:r>
      </w:fldSimple>
      <w:bookmarkEnd w:id="17"/>
      <w:r w:rsidR="000D71B8">
        <w:t xml:space="preserve"> – тест-кейс </w:t>
      </w:r>
      <w:r w:rsidR="00B6537D">
        <w:t>«</w:t>
      </w:r>
      <w:r w:rsidR="009D2480">
        <w:t>Добавление нового пользователя</w:t>
      </w:r>
      <w:r w:rsidR="00B6537D">
        <w:t>»</w:t>
      </w:r>
    </w:p>
    <w:tbl>
      <w:tblPr>
        <w:tblStyle w:val="af3"/>
        <w:tblpPr w:leftFromText="181" w:rightFromText="181" w:vertAnchor="text" w:tblpY="1"/>
        <w:tblOverlap w:val="never"/>
        <w:tblW w:w="0" w:type="auto"/>
        <w:tblLook w:val="04A0" w:firstRow="1" w:lastRow="0" w:firstColumn="1" w:lastColumn="0" w:noHBand="0" w:noVBand="1"/>
      </w:tblPr>
      <w:tblGrid>
        <w:gridCol w:w="4672"/>
        <w:gridCol w:w="4673"/>
      </w:tblGrid>
      <w:tr w:rsidR="00E244BB" w14:paraId="72E14942" w14:textId="77777777" w:rsidTr="00B43A82">
        <w:tc>
          <w:tcPr>
            <w:tcW w:w="4672" w:type="dxa"/>
          </w:tcPr>
          <w:p w14:paraId="7EE9AEA0" w14:textId="207A0FC9" w:rsidR="00E244BB" w:rsidRDefault="00E244BB" w:rsidP="00B43A82">
            <w:pPr>
              <w:pStyle w:val="af4"/>
            </w:pPr>
            <w:r>
              <w:t>Описание действий</w:t>
            </w:r>
          </w:p>
        </w:tc>
        <w:tc>
          <w:tcPr>
            <w:tcW w:w="4673" w:type="dxa"/>
          </w:tcPr>
          <w:p w14:paraId="65DD3904" w14:textId="32101168" w:rsidR="00E244BB" w:rsidRDefault="00E244BB" w:rsidP="00B43A82">
            <w:pPr>
              <w:pStyle w:val="af4"/>
            </w:pPr>
            <w:r>
              <w:t>Ожидаемый результат</w:t>
            </w:r>
          </w:p>
        </w:tc>
      </w:tr>
      <w:tr w:rsidR="00E244BB" w14:paraId="610E3606" w14:textId="77777777" w:rsidTr="00B43A82">
        <w:tc>
          <w:tcPr>
            <w:tcW w:w="4672" w:type="dxa"/>
          </w:tcPr>
          <w:p w14:paraId="3B770C46" w14:textId="77777777" w:rsidR="00E244BB" w:rsidRDefault="009D2480" w:rsidP="00B43A82">
            <w:pPr>
              <w:pStyle w:val="af6"/>
              <w:numPr>
                <w:ilvl w:val="0"/>
                <w:numId w:val="14"/>
              </w:numPr>
            </w:pPr>
            <w:r>
              <w:t xml:space="preserve">Повторить действия 1, 2 и 7 из тест-кейса в </w:t>
            </w:r>
            <w:r>
              <w:fldChar w:fldCharType="begin"/>
            </w:r>
            <w:r>
              <w:instrText xml:space="preserve"> REF _Ref75880072 \h </w:instrText>
            </w:r>
            <w:r>
              <w:fldChar w:fldCharType="separate"/>
            </w:r>
            <w:r>
              <w:t xml:space="preserve">таблице </w:t>
            </w:r>
            <w:r>
              <w:rPr>
                <w:noProof/>
              </w:rPr>
              <w:t>2</w:t>
            </w:r>
            <w:r>
              <w:t>.</w:t>
            </w:r>
            <w:r>
              <w:rPr>
                <w:noProof/>
              </w:rPr>
              <w:t>3</w:t>
            </w:r>
            <w:r>
              <w:fldChar w:fldCharType="end"/>
            </w:r>
            <w:r>
              <w:t>;</w:t>
            </w:r>
          </w:p>
          <w:p w14:paraId="7BD17C31" w14:textId="631B4F39" w:rsidR="009D2480" w:rsidRDefault="006C2081" w:rsidP="00B43A82">
            <w:pPr>
              <w:pStyle w:val="af6"/>
              <w:numPr>
                <w:ilvl w:val="0"/>
                <w:numId w:val="14"/>
              </w:numPr>
            </w:pPr>
            <w:r>
              <w:t xml:space="preserve">нажать ЛКМ по надписи «Настройка пользователей» на навигационной панели </w:t>
            </w:r>
            <w:r w:rsidR="00A639C1">
              <w:t>на</w:t>
            </w:r>
            <w:r w:rsidR="00B43A82">
              <w:t>верху.</w:t>
            </w:r>
          </w:p>
          <w:p w14:paraId="52A6DD8E" w14:textId="77777777" w:rsidR="00BA081D" w:rsidRDefault="00BA081D" w:rsidP="00B43A82">
            <w:pPr>
              <w:pStyle w:val="af6"/>
              <w:numPr>
                <w:ilvl w:val="0"/>
                <w:numId w:val="14"/>
              </w:numPr>
            </w:pPr>
            <w:r>
              <w:t>в форме добавления пользователей ввести логин уже существующего пользователя (существующие пользователи отображены в виде списка выше формы добавления пользователей), произвольный пароль, отвечающий критериям, и выбрать любую предложенную роль из выпадающего списка;</w:t>
            </w:r>
          </w:p>
          <w:p w14:paraId="4D9A4C25" w14:textId="77777777" w:rsidR="00BA081D" w:rsidRDefault="00BA081D" w:rsidP="00B43A82">
            <w:pPr>
              <w:pStyle w:val="af6"/>
              <w:numPr>
                <w:ilvl w:val="0"/>
                <w:numId w:val="14"/>
              </w:numPr>
            </w:pPr>
            <w:r>
              <w:t>нажать ЛКМ по кнопке «Добавить учётную запись»;</w:t>
            </w:r>
          </w:p>
          <w:p w14:paraId="2E9BE5C2" w14:textId="77777777" w:rsidR="00BA081D" w:rsidRDefault="00BA081D" w:rsidP="00B43A82">
            <w:pPr>
              <w:pStyle w:val="af6"/>
              <w:numPr>
                <w:ilvl w:val="0"/>
                <w:numId w:val="14"/>
              </w:numPr>
            </w:pPr>
            <w:r>
              <w:t>изменить логин на произвольный, отвечающий критериям;</w:t>
            </w:r>
          </w:p>
          <w:p w14:paraId="47C45E04" w14:textId="5484009A" w:rsidR="00BA081D" w:rsidRDefault="00BA081D" w:rsidP="00B43A82">
            <w:pPr>
              <w:pStyle w:val="af6"/>
              <w:numPr>
                <w:ilvl w:val="0"/>
                <w:numId w:val="14"/>
              </w:numPr>
            </w:pPr>
            <w:r>
              <w:t>нажать ЛКМ по кнопке «Добавить учётную запись».</w:t>
            </w:r>
          </w:p>
        </w:tc>
        <w:tc>
          <w:tcPr>
            <w:tcW w:w="4673" w:type="dxa"/>
          </w:tcPr>
          <w:p w14:paraId="5E30AC0D" w14:textId="77777777" w:rsidR="00E244BB" w:rsidRDefault="009D723A" w:rsidP="00B43A82">
            <w:pPr>
              <w:pStyle w:val="af6"/>
            </w:pPr>
            <w:r>
              <w:t>Попытка добавления пользователя с уже существующим логином должна сопровождаться соответствующей ошибкой.</w:t>
            </w:r>
          </w:p>
          <w:p w14:paraId="53578ECD" w14:textId="2EB436DD" w:rsidR="009D723A" w:rsidRDefault="00282D62" w:rsidP="00B43A82">
            <w:pPr>
              <w:pStyle w:val="af6"/>
            </w:pPr>
            <w:r>
              <w:t>Добавление пользователя с корректными логином и паролем и выбранной ролью должно сопровождаться очищением формы и возникновением новой карточки в списке существующих учётных записей выше формы для добавления пользователей.</w:t>
            </w:r>
          </w:p>
        </w:tc>
      </w:tr>
    </w:tbl>
    <w:p w14:paraId="69CE59F3" w14:textId="5206AA0A" w:rsidR="00591059" w:rsidRPr="00136C46" w:rsidRDefault="00136C46" w:rsidP="00591059">
      <w:r>
        <w:t>По результатам прохождения тест-кейсов не было выявлено ошибок.</w:t>
      </w:r>
    </w:p>
    <w:p w14:paraId="72070628" w14:textId="76F66B64" w:rsidR="004E1884" w:rsidRDefault="00136C46" w:rsidP="004E1884">
      <w:pPr>
        <w:pStyle w:val="2"/>
        <w:rPr>
          <w:lang w:val="en-US"/>
        </w:rPr>
      </w:pPr>
      <w:r>
        <w:t xml:space="preserve">Серверное </w:t>
      </w:r>
      <w:r w:rsidR="00D557FF">
        <w:t>приложение</w:t>
      </w:r>
    </w:p>
    <w:p w14:paraId="0DA59E63" w14:textId="350C77F3" w:rsidR="00881C1A" w:rsidRPr="00645233" w:rsidRDefault="00881C1A" w:rsidP="00881C1A">
      <w:r>
        <w:t>Серверное</w:t>
      </w:r>
      <w:r w:rsidR="00070E11">
        <w:t xml:space="preserve"> </w:t>
      </w:r>
      <w:r>
        <w:t>приложение было создано на основе фреймворка «</w:t>
      </w:r>
      <w:r>
        <w:rPr>
          <w:lang w:val="en-US"/>
        </w:rPr>
        <w:t>Express</w:t>
      </w:r>
      <w:r>
        <w:t>» на языке программирования «</w:t>
      </w:r>
      <w:r>
        <w:rPr>
          <w:lang w:val="en-US"/>
        </w:rPr>
        <w:t>JavaScript</w:t>
      </w:r>
      <w:r>
        <w:t>»</w:t>
      </w:r>
      <w:r w:rsidRPr="0030469D">
        <w:t>.</w:t>
      </w:r>
      <w:r w:rsidR="00645233" w:rsidRPr="00645233">
        <w:t xml:space="preserve"> </w:t>
      </w:r>
      <w:r w:rsidR="00645233">
        <w:fldChar w:fldCharType="begin"/>
      </w:r>
      <w:r w:rsidR="00320071">
        <w:instrText xml:space="preserve"> ADDIN ZOTERO_ITEM CSL_CITATION {"citationID":"Z8zij3kt","properties":{"formattedCitation":"[11]","plainCitation":"[11]","noteIndex":0},"citationItems":[{"id":59,"uris":["http://zotero.org/users/6951153/items/URQV49RW"],"uri":["http://zotero.org/users/6951153/items/URQV49RW"],"itemData":{"id":59,"type":"webpage","language":"en","title":"Express - фреймворк веб-приложений Node.js","URL":"https://expressjs.com/ru/","accessed":{"date-parts":[["2021",3,31]]}}}],"schema":"https://github.com/citation-style-language/schema/raw/master/csl-citation.json"} </w:instrText>
      </w:r>
      <w:r w:rsidR="00645233">
        <w:fldChar w:fldCharType="separate"/>
      </w:r>
      <w:r w:rsidR="00320071" w:rsidRPr="00320071">
        <w:rPr>
          <w:rFonts w:cs="Times New Roman"/>
        </w:rPr>
        <w:t>[11]</w:t>
      </w:r>
      <w:r w:rsidR="00645233">
        <w:fldChar w:fldCharType="end"/>
      </w:r>
    </w:p>
    <w:p w14:paraId="3D5189BB" w14:textId="77777777" w:rsidR="00881C1A" w:rsidRDefault="00881C1A" w:rsidP="00881C1A">
      <w:r>
        <w:t>Перечень используемых зависимостей в приложении:</w:t>
      </w:r>
    </w:p>
    <w:p w14:paraId="18F389D8" w14:textId="576A1941" w:rsidR="00881C1A" w:rsidRDefault="00881C1A" w:rsidP="00881C1A">
      <w:pPr>
        <w:pStyle w:val="af"/>
        <w:numPr>
          <w:ilvl w:val="0"/>
          <w:numId w:val="4"/>
        </w:numPr>
      </w:pPr>
      <w:r>
        <w:t>«</w:t>
      </w:r>
      <w:proofErr w:type="spellStart"/>
      <w:r w:rsidR="00953FF6">
        <w:rPr>
          <w:lang w:val="en-US"/>
        </w:rPr>
        <w:t>dotenv</w:t>
      </w:r>
      <w:proofErr w:type="spellEnd"/>
      <w:r>
        <w:t>»: используется</w:t>
      </w:r>
      <w:r w:rsidR="00953FF6">
        <w:t xml:space="preserve"> для вынесения параметров конфигурации для подключения к базе данных</w:t>
      </w:r>
      <w:r>
        <w:t>;</w:t>
      </w:r>
    </w:p>
    <w:p w14:paraId="51FBEBEC" w14:textId="1E1AF07D" w:rsidR="00881C1A" w:rsidRDefault="00881C1A" w:rsidP="00881C1A">
      <w:pPr>
        <w:pStyle w:val="af"/>
        <w:numPr>
          <w:ilvl w:val="0"/>
          <w:numId w:val="4"/>
        </w:numPr>
      </w:pPr>
      <w:r>
        <w:t>«</w:t>
      </w:r>
      <w:proofErr w:type="spellStart"/>
      <w:r w:rsidR="00D41ED1" w:rsidRPr="00D41ED1">
        <w:t>jsonwebtoken</w:t>
      </w:r>
      <w:proofErr w:type="spellEnd"/>
      <w:r>
        <w:t xml:space="preserve">»: используется для </w:t>
      </w:r>
      <w:r w:rsidR="00D41ED1">
        <w:t>реализации получения токен</w:t>
      </w:r>
      <w:r w:rsidR="00A13995">
        <w:t>ов</w:t>
      </w:r>
      <w:r w:rsidR="00EE201C">
        <w:t xml:space="preserve"> доступа</w:t>
      </w:r>
      <w:r w:rsidR="00A13995">
        <w:t xml:space="preserve"> и проверки токенов доступа</w:t>
      </w:r>
      <w:r w:rsidR="00D41ED1">
        <w:t>.</w:t>
      </w:r>
    </w:p>
    <w:p w14:paraId="4896AF60" w14:textId="5D070404" w:rsidR="00881C1A" w:rsidRDefault="00881C1A" w:rsidP="00881C1A">
      <w:pPr>
        <w:pStyle w:val="af"/>
        <w:numPr>
          <w:ilvl w:val="0"/>
          <w:numId w:val="4"/>
        </w:numPr>
      </w:pPr>
      <w:r>
        <w:t>«</w:t>
      </w:r>
      <w:proofErr w:type="spellStart"/>
      <w:r w:rsidR="00CD73FE" w:rsidRPr="00CD73FE">
        <w:t>sequelize</w:t>
      </w:r>
      <w:proofErr w:type="spellEnd"/>
      <w:r>
        <w:t xml:space="preserve">»: </w:t>
      </w:r>
      <w:r w:rsidR="00CD73FE">
        <w:t xml:space="preserve">используется в качестве интерфейса для обращения к базе данных, что позволило мигрировать с </w:t>
      </w:r>
      <w:proofErr w:type="spellStart"/>
      <w:r w:rsidR="00CD73FE">
        <w:rPr>
          <w:lang w:val="en-US"/>
        </w:rPr>
        <w:t>postgreSQL</w:t>
      </w:r>
      <w:proofErr w:type="spellEnd"/>
      <w:r w:rsidR="00CD73FE" w:rsidRPr="00CD73FE">
        <w:t xml:space="preserve"> </w:t>
      </w:r>
      <w:r w:rsidR="00CD73FE">
        <w:t xml:space="preserve">на </w:t>
      </w:r>
      <w:proofErr w:type="spellStart"/>
      <w:r w:rsidR="00CD73FE">
        <w:rPr>
          <w:lang w:val="en-US"/>
        </w:rPr>
        <w:t>mySQL</w:t>
      </w:r>
      <w:proofErr w:type="spellEnd"/>
      <w:r w:rsidR="00CD73FE" w:rsidRPr="00CD73FE">
        <w:t xml:space="preserve"> </w:t>
      </w:r>
      <w:r w:rsidR="00CD73FE">
        <w:t xml:space="preserve">в середине </w:t>
      </w:r>
      <w:r w:rsidR="00E4432C">
        <w:t xml:space="preserve">реализации </w:t>
      </w:r>
      <w:r w:rsidR="00CD73FE">
        <w:t>проекта с минимальными затратами по времени.</w:t>
      </w:r>
    </w:p>
    <w:p w14:paraId="7FC57859" w14:textId="16594C6B" w:rsidR="00863164" w:rsidRDefault="00863164" w:rsidP="00863164">
      <w:pPr>
        <w:pStyle w:val="3"/>
      </w:pPr>
      <w:r>
        <w:lastRenderedPageBreak/>
        <w:t>Структура</w:t>
      </w:r>
      <w:r w:rsidR="001B3E0B">
        <w:t xml:space="preserve"> проекта</w:t>
      </w:r>
    </w:p>
    <w:p w14:paraId="6D70FB03" w14:textId="4E3B6EF6" w:rsidR="00863164" w:rsidRDefault="001E01F2" w:rsidP="00863164">
      <w:r>
        <w:t>В папке «</w:t>
      </w:r>
      <w:r>
        <w:rPr>
          <w:lang w:val="en-US"/>
        </w:rPr>
        <w:t>controllers</w:t>
      </w:r>
      <w:r>
        <w:t>»</w:t>
      </w:r>
      <w:r w:rsidRPr="001E01F2">
        <w:t xml:space="preserve"> </w:t>
      </w:r>
      <w:r>
        <w:t>реализованы методы добавления, удаления, редактирования и получения данных из базы данных.</w:t>
      </w:r>
      <w:r w:rsidR="00B91E0E">
        <w:t xml:space="preserve"> Методы распределены между файлами с говорящими названиями. Например, вся логика относительно заказов определена в файле «</w:t>
      </w:r>
      <w:r w:rsidR="00B91E0E">
        <w:rPr>
          <w:lang w:val="en-US"/>
        </w:rPr>
        <w:t>Orders</w:t>
      </w:r>
      <w:r w:rsidR="00B91E0E" w:rsidRPr="00B91E0E">
        <w:t>.</w:t>
      </w:r>
      <w:proofErr w:type="spellStart"/>
      <w:r w:rsidR="00B91E0E">
        <w:rPr>
          <w:lang w:val="en-US"/>
        </w:rPr>
        <w:t>js</w:t>
      </w:r>
      <w:proofErr w:type="spellEnd"/>
      <w:r w:rsidR="00B91E0E">
        <w:t>»</w:t>
      </w:r>
      <w:r w:rsidR="00876E00" w:rsidRPr="00876E00">
        <w:t>.</w:t>
      </w:r>
    </w:p>
    <w:p w14:paraId="591CBD51" w14:textId="38484497" w:rsidR="00876E00" w:rsidRDefault="00876E00" w:rsidP="00863164">
      <w:r>
        <w:t>В папке «</w:t>
      </w:r>
      <w:proofErr w:type="spellStart"/>
      <w:r>
        <w:rPr>
          <w:lang w:val="en-US"/>
        </w:rPr>
        <w:t>db</w:t>
      </w:r>
      <w:proofErr w:type="spellEnd"/>
      <w:r>
        <w:t>»</w:t>
      </w:r>
      <w:r w:rsidRPr="002F76CA">
        <w:t xml:space="preserve"> </w:t>
      </w:r>
      <w:r>
        <w:t>определены модели данных и объект подключения к базе данных.</w:t>
      </w:r>
      <w:r w:rsidR="002F76CA">
        <w:t xml:space="preserve"> Для каждой сущности определение реализовано в отдельном файле. Синтаксис реализации прост и интуитивно понятен благодаря </w:t>
      </w:r>
      <w:r w:rsidR="00C20E8E">
        <w:t>зависимости</w:t>
      </w:r>
      <w:r w:rsidR="002F76CA">
        <w:t xml:space="preserve"> «</w:t>
      </w:r>
      <w:proofErr w:type="spellStart"/>
      <w:r w:rsidR="002F76CA">
        <w:rPr>
          <w:lang w:val="en-US"/>
        </w:rPr>
        <w:t>sequelize</w:t>
      </w:r>
      <w:proofErr w:type="spellEnd"/>
      <w:r w:rsidR="002F76CA">
        <w:t>».</w:t>
      </w:r>
    </w:p>
    <w:p w14:paraId="6A3FC68D" w14:textId="2D3EBB40" w:rsidR="00F60987" w:rsidRPr="00CA4AAE" w:rsidRDefault="00F60987" w:rsidP="00863164">
      <w:r>
        <w:t>В папке «</w:t>
      </w:r>
      <w:r>
        <w:rPr>
          <w:lang w:val="en-US"/>
        </w:rPr>
        <w:t>middleware</w:t>
      </w:r>
      <w:r>
        <w:t>»</w:t>
      </w:r>
      <w:r w:rsidRPr="00F60987">
        <w:t xml:space="preserve"> </w:t>
      </w:r>
      <w:r>
        <w:t xml:space="preserve">определён </w:t>
      </w:r>
      <w:r>
        <w:rPr>
          <w:lang w:val="en-US"/>
        </w:rPr>
        <w:t>middleware</w:t>
      </w:r>
      <w:r>
        <w:t>, проверяющий токен в заголовке запросов</w:t>
      </w:r>
      <w:r w:rsidR="007A2549">
        <w:t xml:space="preserve"> на наличие</w:t>
      </w:r>
      <w:r>
        <w:t xml:space="preserve"> уровн</w:t>
      </w:r>
      <w:r w:rsidR="007A2549">
        <w:t>я</w:t>
      </w:r>
      <w:r>
        <w:t xml:space="preserve"> доступа модератора</w:t>
      </w:r>
      <w:r w:rsidR="00647792">
        <w:t xml:space="preserve">, </w:t>
      </w:r>
      <w:r>
        <w:t>администратора</w:t>
      </w:r>
      <w:r w:rsidR="00647792">
        <w:t xml:space="preserve"> или клиента</w:t>
      </w:r>
      <w:r>
        <w:t>.</w:t>
      </w:r>
      <w:r w:rsidR="00647792">
        <w:t xml:space="preserve"> </w:t>
      </w:r>
      <w:r w:rsidR="00314B2D">
        <w:fldChar w:fldCharType="begin"/>
      </w:r>
      <w:r w:rsidR="00320071">
        <w:instrText xml:space="preserve"> ADDIN ZOTERO_ITEM CSL_CITATION {"citationID":"scpoV41T","properties":{"formattedCitation":"[12]","plainCitation":"[12]","noteIndex":0},"citationItems":[{"id":191,"uris":["http://zotero.org/users/6951153/items/TLITNI25"],"uri":["http://zotero.org/users/6951153/items/TLITNI25"],"itemData":{"id":191,"type":"webpage","language":"ru","title":"Использование промежуточных обработчиков Express","URL":"https://expressjs.com/ru/guide/using-middleware.html","accessed":{"date-parts":[["2021",6,27]]}}}],"schema":"https://github.com/citation-style-language/schema/raw/master/csl-citation.json"} </w:instrText>
      </w:r>
      <w:r w:rsidR="00314B2D">
        <w:fldChar w:fldCharType="separate"/>
      </w:r>
      <w:r w:rsidR="00320071" w:rsidRPr="00320071">
        <w:rPr>
          <w:rFonts w:cs="Times New Roman"/>
        </w:rPr>
        <w:t>[12]</w:t>
      </w:r>
      <w:r w:rsidR="00314B2D">
        <w:fldChar w:fldCharType="end"/>
      </w:r>
    </w:p>
    <w:p w14:paraId="4332BC0C" w14:textId="607B7718" w:rsidR="00CC7A86" w:rsidRPr="000D5168" w:rsidRDefault="00CC7A86" w:rsidP="00863164">
      <w:r>
        <w:t>В папке «</w:t>
      </w:r>
      <w:r>
        <w:rPr>
          <w:lang w:val="en-US"/>
        </w:rPr>
        <w:t>routes</w:t>
      </w:r>
      <w:r>
        <w:t>»</w:t>
      </w:r>
      <w:r w:rsidRPr="00CC7A86">
        <w:t xml:space="preserve"> </w:t>
      </w:r>
      <w:r>
        <w:t>определены маршрутизаторы, для перенаправления запросов на нужный метод из контроллеров. Как и в случае с контроллерами, каждый маршрутизатор покрывает запросы к определённой сущности из базы данных. Например, маршрутизатор «</w:t>
      </w:r>
      <w:r>
        <w:rPr>
          <w:lang w:val="en-US"/>
        </w:rPr>
        <w:t>auth</w:t>
      </w:r>
      <w:r w:rsidRPr="00CC7A86">
        <w:t>.</w:t>
      </w:r>
      <w:proofErr w:type="spellStart"/>
      <w:r>
        <w:rPr>
          <w:lang w:val="en-US"/>
        </w:rPr>
        <w:t>js</w:t>
      </w:r>
      <w:proofErr w:type="spellEnd"/>
      <w:r>
        <w:t>» перенаправляет на методы из контролера, связанного с авторизацией и проверкой токена.</w:t>
      </w:r>
      <w:r w:rsidR="000D5168">
        <w:t xml:space="preserve"> Условия перенаправления на эти маршрутиза</w:t>
      </w:r>
      <w:r w:rsidR="00C20E8E">
        <w:t>торы</w:t>
      </w:r>
      <w:r w:rsidR="000D5168">
        <w:t xml:space="preserve"> определены в файле «</w:t>
      </w:r>
      <w:r w:rsidR="000D5168">
        <w:rPr>
          <w:lang w:val="en-US"/>
        </w:rPr>
        <w:t>app</w:t>
      </w:r>
      <w:r w:rsidR="000D5168" w:rsidRPr="000D5168">
        <w:t>.</w:t>
      </w:r>
      <w:proofErr w:type="spellStart"/>
      <w:r w:rsidR="000D5168">
        <w:rPr>
          <w:lang w:val="en-US"/>
        </w:rPr>
        <w:t>js</w:t>
      </w:r>
      <w:proofErr w:type="spellEnd"/>
      <w:r w:rsidR="000D5168">
        <w:t>»</w:t>
      </w:r>
      <w:r w:rsidR="000D5168" w:rsidRPr="000D5168">
        <w:t xml:space="preserve"> </w:t>
      </w:r>
      <w:r w:rsidR="000D5168">
        <w:t>в корне проекта.</w:t>
      </w:r>
    </w:p>
    <w:p w14:paraId="0764C7C7" w14:textId="3FD3D6DA" w:rsidR="00863164" w:rsidRDefault="00863164" w:rsidP="00863164">
      <w:pPr>
        <w:pStyle w:val="3"/>
      </w:pPr>
      <w:r>
        <w:t>Особенности функционирования</w:t>
      </w:r>
    </w:p>
    <w:p w14:paraId="7CD8576C" w14:textId="129EB250" w:rsidR="00C20E8E" w:rsidRDefault="00C20E8E" w:rsidP="00307BF1">
      <w:r w:rsidRPr="00C20E8E">
        <w:t xml:space="preserve">В каждом токене зашифрованы данные по идентификатору пользователя и его роли. Идентификатор у администратора и модератора выражается числовым значением и соответствует </w:t>
      </w:r>
      <w:proofErr w:type="spellStart"/>
      <w:r w:rsidRPr="00C20E8E">
        <w:t>id</w:t>
      </w:r>
      <w:proofErr w:type="spellEnd"/>
      <w:r w:rsidRPr="00C20E8E">
        <w:t xml:space="preserve"> из базы данных, а у клиента соответствует адресу электронной почты.</w:t>
      </w:r>
    </w:p>
    <w:p w14:paraId="6D2B6613" w14:textId="53F97FFD" w:rsidR="00C20E8E" w:rsidRDefault="00C20E8E" w:rsidP="00307BF1">
      <w:r>
        <w:t>Из базы данных не может быть удалён последний оставшийся аккаунт администратора.</w:t>
      </w:r>
    </w:p>
    <w:p w14:paraId="6D708B33" w14:textId="041A37B9" w:rsidR="00307BF1" w:rsidRDefault="008825BF" w:rsidP="00307BF1">
      <w:r>
        <w:t>Связи между сущностями базы данных определены в файле «</w:t>
      </w:r>
      <w:proofErr w:type="spellStart"/>
      <w:r>
        <w:rPr>
          <w:lang w:val="en-US"/>
        </w:rPr>
        <w:t>db</w:t>
      </w:r>
      <w:proofErr w:type="spellEnd"/>
      <w:r w:rsidRPr="008825BF">
        <w:t>/</w:t>
      </w:r>
      <w:r>
        <w:rPr>
          <w:lang w:val="en-US"/>
        </w:rPr>
        <w:t>index</w:t>
      </w:r>
      <w:r w:rsidRPr="008825BF">
        <w:t>.</w:t>
      </w:r>
      <w:proofErr w:type="spellStart"/>
      <w:r>
        <w:rPr>
          <w:lang w:val="en-US"/>
        </w:rPr>
        <w:t>js</w:t>
      </w:r>
      <w:proofErr w:type="spellEnd"/>
      <w:r>
        <w:t>».</w:t>
      </w:r>
      <w:r w:rsidR="00307BF1">
        <w:t xml:space="preserve"> Конфигурация для подключения к базе данных содержится в файле </w:t>
      </w:r>
      <w:proofErr w:type="gramStart"/>
      <w:r w:rsidR="00307BF1">
        <w:t>«</w:t>
      </w:r>
      <w:r w:rsidR="00307BF1" w:rsidRPr="00307BF1">
        <w:t>.</w:t>
      </w:r>
      <w:r w:rsidR="00307BF1">
        <w:rPr>
          <w:lang w:val="en-US"/>
        </w:rPr>
        <w:t>env</w:t>
      </w:r>
      <w:proofErr w:type="gramEnd"/>
      <w:r w:rsidR="00307BF1">
        <w:t>».</w:t>
      </w:r>
    </w:p>
    <w:p w14:paraId="582EC56D" w14:textId="166F4A9B" w:rsidR="00D910ED" w:rsidRPr="00196E42" w:rsidRDefault="00274882" w:rsidP="00307BF1">
      <w:r>
        <w:t>На</w:t>
      </w:r>
      <w:r w:rsidR="00196E42">
        <w:t xml:space="preserve"> </w:t>
      </w:r>
      <w:r w:rsidR="00196E42">
        <w:fldChar w:fldCharType="begin"/>
      </w:r>
      <w:r w:rsidR="00196E42">
        <w:instrText xml:space="preserve"> REF _Ref75708606 \h </w:instrText>
      </w:r>
      <w:r w:rsidR="00196E42">
        <w:fldChar w:fldCharType="separate"/>
      </w:r>
      <w:r w:rsidR="00196E42">
        <w:t xml:space="preserve">рисунке </w:t>
      </w:r>
      <w:r w:rsidR="00196E42">
        <w:rPr>
          <w:noProof/>
        </w:rPr>
        <w:t>2</w:t>
      </w:r>
      <w:r w:rsidR="00196E42">
        <w:t>.</w:t>
      </w:r>
      <w:r w:rsidR="00196E42">
        <w:rPr>
          <w:noProof/>
        </w:rPr>
        <w:t>4</w:t>
      </w:r>
      <w:r w:rsidR="00196E42">
        <w:fldChar w:fldCharType="end"/>
      </w:r>
      <w:r w:rsidR="00196E42">
        <w:t xml:space="preserve"> представлен типовой запрос к базе данных. Благодаря «</w:t>
      </w:r>
      <w:proofErr w:type="spellStart"/>
      <w:r w:rsidR="00196E42">
        <w:rPr>
          <w:lang w:val="en-US"/>
        </w:rPr>
        <w:t>sequelize</w:t>
      </w:r>
      <w:proofErr w:type="spellEnd"/>
      <w:r w:rsidR="00196E42">
        <w:t>»</w:t>
      </w:r>
      <w:r w:rsidR="00196E42" w:rsidRPr="00196E42">
        <w:t xml:space="preserve"> </w:t>
      </w:r>
      <w:r w:rsidR="00196E42">
        <w:t xml:space="preserve">синтаксис запросов не зависит от базы данных, что позволило в середине разработки курсового проекта перейти на базу данных </w:t>
      </w:r>
      <w:proofErr w:type="spellStart"/>
      <w:r w:rsidR="00196E42">
        <w:rPr>
          <w:lang w:val="en-US"/>
        </w:rPr>
        <w:t>mySQL</w:t>
      </w:r>
      <w:proofErr w:type="spellEnd"/>
      <w:r w:rsidR="00196E42" w:rsidRPr="00196E42">
        <w:t xml:space="preserve"> </w:t>
      </w:r>
      <w:r w:rsidR="00196E42">
        <w:t>без модифицирования запросов.</w:t>
      </w:r>
    </w:p>
    <w:p w14:paraId="1A97354E" w14:textId="77777777" w:rsidR="00274882" w:rsidRDefault="00274882" w:rsidP="00274882">
      <w:pPr>
        <w:pStyle w:val="ab"/>
        <w:keepNext/>
      </w:pPr>
      <w:r>
        <w:drawing>
          <wp:inline distT="0" distB="0" distL="0" distR="0" wp14:anchorId="3100EF50" wp14:editId="2EB7FB01">
            <wp:extent cx="5940425" cy="534035"/>
            <wp:effectExtent l="19050" t="19050" r="22225" b="18415"/>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0425" cy="534035"/>
                    </a:xfrm>
                    <a:prstGeom prst="rect">
                      <a:avLst/>
                    </a:prstGeom>
                    <a:ln>
                      <a:solidFill>
                        <a:schemeClr val="tx1"/>
                      </a:solidFill>
                    </a:ln>
                  </pic:spPr>
                </pic:pic>
              </a:graphicData>
            </a:graphic>
          </wp:inline>
        </w:drawing>
      </w:r>
    </w:p>
    <w:p w14:paraId="7913DCC5" w14:textId="31377D20" w:rsidR="00274882" w:rsidRDefault="00274882" w:rsidP="00274882">
      <w:pPr>
        <w:pStyle w:val="ad"/>
      </w:pPr>
      <w:bookmarkStart w:id="18" w:name="_Ref75708606"/>
      <w:r>
        <w:t xml:space="preserve">Рисунок </w:t>
      </w:r>
      <w:fldSimple w:instr=" STYLEREF 1 \s ">
        <w:r w:rsidR="00CA4AAE">
          <w:rPr>
            <w:noProof/>
          </w:rPr>
          <w:t>2</w:t>
        </w:r>
      </w:fldSimple>
      <w:r w:rsidR="00CA4AAE">
        <w:t>.</w:t>
      </w:r>
      <w:fldSimple w:instr=" SEQ Рисунок \* ARABIC \s 1 ">
        <w:r w:rsidR="00CA4AAE">
          <w:rPr>
            <w:noProof/>
          </w:rPr>
          <w:t>4</w:t>
        </w:r>
      </w:fldSimple>
      <w:r>
        <w:t xml:space="preserve"> – Типовой запрос к базе данных</w:t>
      </w:r>
      <w:bookmarkEnd w:id="18"/>
    </w:p>
    <w:p w14:paraId="4D967395" w14:textId="3FA66664" w:rsidR="00196E42" w:rsidRPr="00196E42" w:rsidRDefault="00196E42" w:rsidP="00196E42">
      <w:r>
        <w:t xml:space="preserve">Поскольку внешние ключи в базе данных настроены, в запросах можно даже не указывать через какое поле совершается </w:t>
      </w:r>
      <w:r>
        <w:rPr>
          <w:lang w:val="en-US"/>
        </w:rPr>
        <w:t>JOIN</w:t>
      </w:r>
      <w:r>
        <w:t xml:space="preserve"> в запросе.</w:t>
      </w:r>
      <w:r w:rsidR="00D84AD0">
        <w:t xml:space="preserve"> В данном примере запрос возвращает список заказов с перечисленными атрибутами, статусом, взятом из другой таблицы, и списком услуг в заказе благодаря ключевому слову «</w:t>
      </w:r>
      <w:r w:rsidR="00D84AD0">
        <w:rPr>
          <w:lang w:val="en-US"/>
        </w:rPr>
        <w:t>through</w:t>
      </w:r>
      <w:r w:rsidR="00D84AD0">
        <w:t>»</w:t>
      </w:r>
      <w:r w:rsidR="00D859D1">
        <w:t xml:space="preserve"> </w:t>
      </w:r>
      <w:r w:rsidR="00A832F1">
        <w:t>без</w:t>
      </w:r>
      <w:r w:rsidR="00D859D1">
        <w:t xml:space="preserve"> указания атрибутов</w:t>
      </w:r>
      <w:r w:rsidR="00D84AD0">
        <w:t>.</w:t>
      </w:r>
    </w:p>
    <w:p w14:paraId="53EF0F26" w14:textId="2BF30475" w:rsidR="008F17AD" w:rsidRDefault="008F17AD" w:rsidP="008F17AD">
      <w:pPr>
        <w:pStyle w:val="3"/>
      </w:pPr>
      <w:r>
        <w:lastRenderedPageBreak/>
        <w:t>Тестирование</w:t>
      </w:r>
    </w:p>
    <w:p w14:paraId="379F036B" w14:textId="2892211F" w:rsidR="00572949" w:rsidRPr="003B7E89" w:rsidRDefault="008956D9" w:rsidP="008F17AD">
      <w:r>
        <w:t xml:space="preserve">Для тестирования </w:t>
      </w:r>
      <w:r w:rsidR="00C20E8E">
        <w:t>серверного приложения</w:t>
      </w:r>
      <w:r>
        <w:t xml:space="preserve"> был привлечён метод </w:t>
      </w:r>
      <w:r w:rsidR="00C20E8E">
        <w:t>автоматизированного</w:t>
      </w:r>
      <w:r>
        <w:t xml:space="preserve"> тестирования на основе приложения «</w:t>
      </w:r>
      <w:r>
        <w:rPr>
          <w:lang w:val="en-US"/>
        </w:rPr>
        <w:t>Postman</w:t>
      </w:r>
      <w:r>
        <w:t>».</w:t>
      </w:r>
      <w:r w:rsidR="000B55DE">
        <w:t xml:space="preserve"> </w:t>
      </w:r>
      <w:r w:rsidR="006111F9">
        <w:t>В данном приложении была составлена коллекция запросов и для каждого запроса своя функция тестирования и свой предварительный скрипт. Предварительный скрипт, например, может позволить вставить какой-либо заголовок в запрос, основываясь на данных, пришедших из запроса ранее. Таком образом перед отправкой запросов, требующих токена, например, запрос на удаление позиции из каталога, отправляется промежуточный запрос на получение этого самого токена через логин и хэш пароля.</w:t>
      </w:r>
      <w:r w:rsidR="0034001C">
        <w:t xml:space="preserve"> Также к каждому из запросов применяются общие тесты на проверку кода ответа и заголовки ответа.</w:t>
      </w:r>
      <w:r w:rsidR="00314B2D">
        <w:t xml:space="preserve"> </w:t>
      </w:r>
      <w:r w:rsidR="00314B2D">
        <w:fldChar w:fldCharType="begin"/>
      </w:r>
      <w:r w:rsidR="00320071">
        <w:instrText xml:space="preserve"> ADDIN ZOTERO_ITEM CSL_CITATION {"citationID":"I2GSOvrL","properties":{"formattedCitation":"[9]","plainCitation":"[9]","noteIndex":0},"citationItems":[{"id":193,"uris":["http://zotero.org/users/6951153/items/ZZUDUT9M"],"uri":["http://zotero.org/users/6951153/items/ZZUDUT9M"],"itemData":{"id":193,"type":"webpage","title":"Postman | The Collaboration Platform for API Development","URL":"https://www.postman.com/","accessed":{"date-parts":[["2021",6,27]]}}}],"schema":"https://github.com/citation-style-language/schema/raw/master/csl-citation.json"} </w:instrText>
      </w:r>
      <w:r w:rsidR="00314B2D">
        <w:fldChar w:fldCharType="separate"/>
      </w:r>
      <w:r w:rsidR="00320071" w:rsidRPr="00320071">
        <w:rPr>
          <w:rFonts w:cs="Times New Roman"/>
        </w:rPr>
        <w:t>[9]</w:t>
      </w:r>
      <w:r w:rsidR="00314B2D">
        <w:fldChar w:fldCharType="end"/>
      </w:r>
    </w:p>
    <w:p w14:paraId="24FED54C" w14:textId="01B9E172" w:rsidR="008F17AD" w:rsidRPr="00DA1809" w:rsidRDefault="00524297" w:rsidP="008F17AD">
      <w:r>
        <w:t xml:space="preserve">На </w:t>
      </w:r>
      <w:r w:rsidR="00DA1809">
        <w:fldChar w:fldCharType="begin"/>
      </w:r>
      <w:r w:rsidR="00DA1809">
        <w:instrText xml:space="preserve"> REF _Ref75648871 \h </w:instrText>
      </w:r>
      <w:r w:rsidR="00DA1809">
        <w:fldChar w:fldCharType="separate"/>
      </w:r>
      <w:r w:rsidR="00DA1809">
        <w:t xml:space="preserve">рисунке </w:t>
      </w:r>
      <w:r w:rsidR="00DA1809">
        <w:rPr>
          <w:noProof/>
        </w:rPr>
        <w:t>2</w:t>
      </w:r>
      <w:r w:rsidR="00DA1809">
        <w:t>.</w:t>
      </w:r>
      <w:r w:rsidR="00DA1809">
        <w:rPr>
          <w:noProof/>
        </w:rPr>
        <w:t>4</w:t>
      </w:r>
      <w:r w:rsidR="00DA1809">
        <w:fldChar w:fldCharType="end"/>
      </w:r>
      <w:r w:rsidR="00DA1809">
        <w:t xml:space="preserve"> представлен отчёт об автоматическом тестировании </w:t>
      </w:r>
      <w:r w:rsidR="00C20E8E">
        <w:t>серверного приложения</w:t>
      </w:r>
      <w:r w:rsidR="00DA1809">
        <w:t>.</w:t>
      </w:r>
      <w:r w:rsidR="00433669">
        <w:t xml:space="preserve"> Файл для импорта тестов в приложение</w:t>
      </w:r>
      <w:r w:rsidR="008858A9">
        <w:t xml:space="preserve"> «</w:t>
      </w:r>
      <w:r w:rsidR="008858A9">
        <w:rPr>
          <w:lang w:val="en-US"/>
        </w:rPr>
        <w:t>Postman</w:t>
      </w:r>
      <w:r w:rsidR="008858A9">
        <w:t>»</w:t>
      </w:r>
      <w:r w:rsidR="00433669">
        <w:t xml:space="preserve"> предоставлен в архиве курсового проекта.</w:t>
      </w:r>
    </w:p>
    <w:p w14:paraId="07D2A866" w14:textId="77777777" w:rsidR="00524297" w:rsidRDefault="00524297" w:rsidP="00524297">
      <w:pPr>
        <w:pStyle w:val="ab"/>
      </w:pPr>
      <w:r>
        <w:drawing>
          <wp:inline distT="0" distB="0" distL="0" distR="0" wp14:anchorId="5690FAE3" wp14:editId="03A92EA7">
            <wp:extent cx="5940425" cy="2802890"/>
            <wp:effectExtent l="19050" t="19050" r="22225" b="1651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0425" cy="2802890"/>
                    </a:xfrm>
                    <a:prstGeom prst="rect">
                      <a:avLst/>
                    </a:prstGeom>
                    <a:ln>
                      <a:solidFill>
                        <a:schemeClr val="tx1"/>
                      </a:solidFill>
                    </a:ln>
                  </pic:spPr>
                </pic:pic>
              </a:graphicData>
            </a:graphic>
          </wp:inline>
        </w:drawing>
      </w:r>
    </w:p>
    <w:p w14:paraId="2FE09218" w14:textId="199614FE" w:rsidR="00524297" w:rsidRPr="00C20E8E" w:rsidRDefault="00524297" w:rsidP="00524297">
      <w:pPr>
        <w:pStyle w:val="ad"/>
      </w:pPr>
      <w:bookmarkStart w:id="19" w:name="_Ref75648871"/>
      <w:r>
        <w:t xml:space="preserve">Рисунок </w:t>
      </w:r>
      <w:fldSimple w:instr=" STYLEREF 1 \s ">
        <w:r w:rsidR="00CA4AAE">
          <w:rPr>
            <w:noProof/>
          </w:rPr>
          <w:t>2</w:t>
        </w:r>
      </w:fldSimple>
      <w:r w:rsidR="00CA4AAE">
        <w:t>.</w:t>
      </w:r>
      <w:fldSimple w:instr=" SEQ Рисунок \* ARABIC \s 1 ">
        <w:r w:rsidR="00CA4AAE">
          <w:rPr>
            <w:noProof/>
          </w:rPr>
          <w:t>5</w:t>
        </w:r>
      </w:fldSimple>
      <w:bookmarkEnd w:id="19"/>
      <w:r>
        <w:t xml:space="preserve"> – Отчёт об </w:t>
      </w:r>
      <w:r w:rsidR="00C20E8E" w:rsidRPr="00C20E8E">
        <w:t>автоматизированно</w:t>
      </w:r>
      <w:r w:rsidR="00C20E8E">
        <w:t xml:space="preserve">м </w:t>
      </w:r>
      <w:r>
        <w:t xml:space="preserve">тестировании </w:t>
      </w:r>
      <w:r w:rsidR="00C20E8E">
        <w:t>серверного приложения</w:t>
      </w:r>
    </w:p>
    <w:p w14:paraId="76B4A787" w14:textId="249365DA" w:rsidR="003D649C" w:rsidRDefault="004E1884" w:rsidP="004E1884">
      <w:pPr>
        <w:pStyle w:val="2"/>
      </w:pPr>
      <w:r>
        <w:t>Выводы по проектной части</w:t>
      </w:r>
    </w:p>
    <w:p w14:paraId="45B712AB" w14:textId="5D03DA79" w:rsidR="004E1884" w:rsidRDefault="00270773" w:rsidP="004E1884">
      <w:r>
        <w:t>На основе данной проектной части можно изложить следующие выводы:</w:t>
      </w:r>
    </w:p>
    <w:p w14:paraId="77E13895" w14:textId="7AF5E1CC" w:rsidR="00270773" w:rsidRDefault="00D359FD" w:rsidP="00E92D8A">
      <w:pPr>
        <w:pStyle w:val="af"/>
        <w:numPr>
          <w:ilvl w:val="0"/>
          <w:numId w:val="10"/>
        </w:numPr>
      </w:pPr>
      <w:r>
        <w:t>б</w:t>
      </w:r>
      <w:r w:rsidR="0013606A">
        <w:t>ыла представлена модель данных системы салона красоты — были расписаны три её аспекта: аспект манипуляции, структурный аспект и аспект целостности</w:t>
      </w:r>
      <w:r>
        <w:t>;</w:t>
      </w:r>
    </w:p>
    <w:p w14:paraId="6393AAF8" w14:textId="31CC09AB" w:rsidR="000339B9" w:rsidRDefault="00E91BF7" w:rsidP="00E92D8A">
      <w:pPr>
        <w:pStyle w:val="af"/>
        <w:numPr>
          <w:ilvl w:val="0"/>
          <w:numId w:val="10"/>
        </w:numPr>
      </w:pPr>
      <w:r>
        <w:t>б</w:t>
      </w:r>
      <w:r w:rsidR="00042B2A">
        <w:t xml:space="preserve">ыло </w:t>
      </w:r>
      <w:r w:rsidR="00D359FD">
        <w:t>пред</w:t>
      </w:r>
      <w:r>
        <w:t xml:space="preserve">ставлено подробное описание </w:t>
      </w:r>
      <w:r w:rsidR="00C20E8E">
        <w:t>веб-приложения</w:t>
      </w:r>
      <w:r>
        <w:t>: краткое описание, структура проекта, реализация стилей, особенности функционирования и ручное тестирование в виде тест-кейсов;</w:t>
      </w:r>
    </w:p>
    <w:p w14:paraId="5C1C177B" w14:textId="0CFD715E" w:rsidR="00E91BF7" w:rsidRDefault="00E91BF7" w:rsidP="00E92D8A">
      <w:pPr>
        <w:pStyle w:val="af"/>
        <w:numPr>
          <w:ilvl w:val="0"/>
          <w:numId w:val="10"/>
        </w:numPr>
      </w:pPr>
      <w:r>
        <w:lastRenderedPageBreak/>
        <w:t xml:space="preserve">было представлено </w:t>
      </w:r>
      <w:r w:rsidRPr="00E91BF7">
        <w:t xml:space="preserve">подробное описание </w:t>
      </w:r>
      <w:r w:rsidR="00C20E8E">
        <w:t>серверного приложения</w:t>
      </w:r>
      <w:r w:rsidRPr="00E91BF7">
        <w:t xml:space="preserve">: краткое описание, структура проекта, особенности функционирования и </w:t>
      </w:r>
      <w:r>
        <w:t>автоматическое</w:t>
      </w:r>
      <w:r w:rsidRPr="00E91BF7">
        <w:t xml:space="preserve"> тестирование </w:t>
      </w:r>
      <w:r>
        <w:t>при помощи приложения «</w:t>
      </w:r>
      <w:r>
        <w:rPr>
          <w:lang w:val="en-US"/>
        </w:rPr>
        <w:t>Postman</w:t>
      </w:r>
      <w:r>
        <w:t>»</w:t>
      </w:r>
      <w:r w:rsidR="00067FDB">
        <w:t>.</w:t>
      </w:r>
    </w:p>
    <w:p w14:paraId="71F2CB02" w14:textId="5DC96749" w:rsidR="00C20E8E" w:rsidRDefault="00EB1D1C" w:rsidP="00EB1D1C">
      <w:r>
        <w:t>В рамках осеннего семестра были внесены следующие существенные изменения:</w:t>
      </w:r>
    </w:p>
    <w:p w14:paraId="128C5428" w14:textId="69C51027" w:rsidR="00EB1D1C" w:rsidRDefault="007A41DA" w:rsidP="007A41DA">
      <w:pPr>
        <w:pStyle w:val="af"/>
        <w:numPr>
          <w:ilvl w:val="0"/>
          <w:numId w:val="16"/>
        </w:numPr>
      </w:pPr>
      <w:r>
        <w:t>П</w:t>
      </w:r>
      <w:r w:rsidR="00EB1D1C">
        <w:t xml:space="preserve">олностью была переработана </w:t>
      </w:r>
      <w:r>
        <w:t>реализация</w:t>
      </w:r>
      <w:r w:rsidR="00EB1D1C">
        <w:t xml:space="preserve"> работы модальных ок</w:t>
      </w:r>
      <w:r w:rsidR="000843E8">
        <w:t>о</w:t>
      </w:r>
      <w:r w:rsidR="00EB1D1C">
        <w:t xml:space="preserve">н – ранее </w:t>
      </w:r>
      <w:r>
        <w:t xml:space="preserve">каждое модальное окно в веб-приложении представляло из себя отдельной компонент, лежащий в корне </w:t>
      </w:r>
      <w:r>
        <w:rPr>
          <w:lang w:val="en-US"/>
        </w:rPr>
        <w:t>DOM</w:t>
      </w:r>
      <w:r>
        <w:t>-дерева. Теперь есть только один компонент модального окна и работает он при помощи слотов, а булево значение для его показа теперь храниться не в глобальном хранилище, а в компоненте, в котором импортирован и расположен компонент модального окна.</w:t>
      </w:r>
    </w:p>
    <w:p w14:paraId="2E6FFCAE" w14:textId="224A0584" w:rsidR="007A41DA" w:rsidRDefault="007A41DA" w:rsidP="007A41DA">
      <w:pPr>
        <w:pStyle w:val="af"/>
        <w:numPr>
          <w:ilvl w:val="0"/>
          <w:numId w:val="16"/>
        </w:numPr>
      </w:pPr>
      <w:r>
        <w:t xml:space="preserve">Похожее изменение коснулось навигационной панели в личных кабинетах пользователей. Ранее было несколько одинаковых компонентов, но теперь это один компонент, который принимает на вход массив </w:t>
      </w:r>
      <w:r w:rsidR="007234EC">
        <w:t>названий страниц для маршрутизации.</w:t>
      </w:r>
    </w:p>
    <w:p w14:paraId="7F799383" w14:textId="3C7195E5" w:rsidR="007234EC" w:rsidRDefault="007234EC" w:rsidP="007A41DA">
      <w:pPr>
        <w:pStyle w:val="af"/>
        <w:numPr>
          <w:ilvl w:val="0"/>
          <w:numId w:val="16"/>
        </w:numPr>
      </w:pPr>
      <w:r>
        <w:t>Переработана форма</w:t>
      </w:r>
      <w:r w:rsidRPr="007234EC">
        <w:t xml:space="preserve"> </w:t>
      </w:r>
      <w:r>
        <w:t>для авторизации.</w:t>
      </w:r>
    </w:p>
    <w:p w14:paraId="0CC267EE" w14:textId="43A02CB9" w:rsidR="007234EC" w:rsidRDefault="007234EC" w:rsidP="007A41DA">
      <w:pPr>
        <w:pStyle w:val="af"/>
        <w:numPr>
          <w:ilvl w:val="0"/>
          <w:numId w:val="16"/>
        </w:numPr>
      </w:pPr>
      <w:r>
        <w:t xml:space="preserve">Переработано </w:t>
      </w:r>
      <w:r>
        <w:rPr>
          <w:lang w:val="en-US"/>
        </w:rPr>
        <w:t>API</w:t>
      </w:r>
      <w:r w:rsidRPr="007234EC">
        <w:t xml:space="preserve"> </w:t>
      </w:r>
      <w:r>
        <w:t>для проверки прав доступа при заходе в личный кабинет.</w:t>
      </w:r>
    </w:p>
    <w:p w14:paraId="69BB218B" w14:textId="4B78B99D" w:rsidR="007234EC" w:rsidRDefault="007234EC" w:rsidP="007A41DA">
      <w:pPr>
        <w:pStyle w:val="af"/>
        <w:numPr>
          <w:ilvl w:val="0"/>
          <w:numId w:val="16"/>
        </w:numPr>
      </w:pPr>
      <w:r>
        <w:t>Добавлен личный кабинет для клиента, в котором он может посмотреть историю своих заявок. Авторизация происходит через почту, которую клиент ранее указывал в заявке.</w:t>
      </w:r>
      <w:r w:rsidR="00462022">
        <w:t xml:space="preserve"> Для этого внесены изменения в таблицу «</w:t>
      </w:r>
      <w:r w:rsidR="00462022">
        <w:rPr>
          <w:lang w:val="en-US"/>
        </w:rPr>
        <w:t>Orders</w:t>
      </w:r>
      <w:r w:rsidR="00462022">
        <w:t xml:space="preserve">» </w:t>
      </w:r>
      <w:r w:rsidR="00A924AF">
        <w:t>в модел</w:t>
      </w:r>
      <w:r w:rsidR="0083664E">
        <w:t>и</w:t>
      </w:r>
      <w:r w:rsidR="00A924AF">
        <w:t xml:space="preserve"> данных</w:t>
      </w:r>
      <w:r w:rsidR="00462022">
        <w:t>.</w:t>
      </w:r>
    </w:p>
    <w:p w14:paraId="7717DCB2" w14:textId="2A5B9203" w:rsidR="007234EC" w:rsidRDefault="007234EC" w:rsidP="007A41DA">
      <w:pPr>
        <w:pStyle w:val="af"/>
        <w:numPr>
          <w:ilvl w:val="0"/>
          <w:numId w:val="16"/>
        </w:numPr>
      </w:pPr>
      <w:r>
        <w:t>Вынесение однотипных функций в плагин.</w:t>
      </w:r>
    </w:p>
    <w:p w14:paraId="15FD4C11" w14:textId="1DC2FCFD" w:rsidR="007234EC" w:rsidRDefault="00934316" w:rsidP="007A41DA">
      <w:pPr>
        <w:pStyle w:val="af"/>
        <w:numPr>
          <w:ilvl w:val="0"/>
          <w:numId w:val="16"/>
        </w:numPr>
      </w:pPr>
      <w:proofErr w:type="spellStart"/>
      <w:r>
        <w:t>Рефракторинг</w:t>
      </w:r>
      <w:proofErr w:type="spellEnd"/>
      <w:r>
        <w:t xml:space="preserve"> </w:t>
      </w:r>
      <w:proofErr w:type="spellStart"/>
      <w:r>
        <w:rPr>
          <w:lang w:val="en-US"/>
        </w:rPr>
        <w:t>scss</w:t>
      </w:r>
      <w:proofErr w:type="spellEnd"/>
      <w:r>
        <w:t xml:space="preserve"> – замена метрики с «</w:t>
      </w:r>
      <w:r>
        <w:rPr>
          <w:lang w:val="en-US"/>
        </w:rPr>
        <w:t>px</w:t>
      </w:r>
      <w:r>
        <w:t>» на «</w:t>
      </w:r>
      <w:proofErr w:type="spellStart"/>
      <w:r>
        <w:rPr>
          <w:lang w:val="en-US"/>
        </w:rPr>
        <w:t>em</w:t>
      </w:r>
      <w:proofErr w:type="spellEnd"/>
      <w:r>
        <w:t>» везде, кроме ширины границ блоков, и избавление от ненужных атрибутов.</w:t>
      </w:r>
    </w:p>
    <w:p w14:paraId="5C70269D" w14:textId="68ED6645" w:rsidR="008A6D73" w:rsidRDefault="008A6D73" w:rsidP="007A41DA">
      <w:pPr>
        <w:pStyle w:val="af"/>
        <w:numPr>
          <w:ilvl w:val="0"/>
          <w:numId w:val="16"/>
        </w:numPr>
      </w:pPr>
      <w:r>
        <w:t>Переписаны стили для «</w:t>
      </w:r>
      <w:r>
        <w:rPr>
          <w:lang w:val="en-US"/>
        </w:rPr>
        <w:t>checkbox</w:t>
      </w:r>
      <w:r>
        <w:t>» и «</w:t>
      </w:r>
      <w:r>
        <w:rPr>
          <w:lang w:val="en-US"/>
        </w:rPr>
        <w:t>range</w:t>
      </w:r>
      <w:r>
        <w:t>» в каталоге, чтобы был общий кросс-браузерный стиль.</w:t>
      </w:r>
    </w:p>
    <w:p w14:paraId="32928D4C" w14:textId="513181DC" w:rsidR="00B2140D" w:rsidRDefault="00B2140D" w:rsidP="007A41DA">
      <w:pPr>
        <w:pStyle w:val="af"/>
        <w:numPr>
          <w:ilvl w:val="0"/>
          <w:numId w:val="16"/>
        </w:numPr>
      </w:pPr>
      <w:r>
        <w:t>Исправление ошибки, связанной с «</w:t>
      </w:r>
      <w:proofErr w:type="spellStart"/>
      <w:r w:rsidR="00A03105">
        <w:rPr>
          <w:lang w:val="en-US"/>
        </w:rPr>
        <w:t>cors</w:t>
      </w:r>
      <w:proofErr w:type="spellEnd"/>
      <w:r>
        <w:t>»</w:t>
      </w:r>
      <w:r w:rsidR="00E1499C" w:rsidRPr="00E1499C">
        <w:t xml:space="preserve"> </w:t>
      </w:r>
      <w:r w:rsidR="00E1499C">
        <w:t>и настройка «</w:t>
      </w:r>
      <w:proofErr w:type="spellStart"/>
      <w:r w:rsidR="00E1499C">
        <w:rPr>
          <w:lang w:val="en-US"/>
        </w:rPr>
        <w:t>eslint</w:t>
      </w:r>
      <w:proofErr w:type="spellEnd"/>
      <w:r w:rsidR="00E1499C">
        <w:t>»</w:t>
      </w:r>
      <w:r w:rsidR="00E1499C" w:rsidRPr="00E1499C">
        <w:t xml:space="preserve"> </w:t>
      </w:r>
      <w:r w:rsidR="00E1499C">
        <w:t>в веб-приложении</w:t>
      </w:r>
      <w:r>
        <w:t>.</w:t>
      </w:r>
    </w:p>
    <w:p w14:paraId="08F68866" w14:textId="21E50851" w:rsidR="00E1499C" w:rsidRPr="004E1884" w:rsidRDefault="00E1499C" w:rsidP="007A41DA">
      <w:pPr>
        <w:pStyle w:val="af"/>
        <w:numPr>
          <w:ilvl w:val="0"/>
          <w:numId w:val="16"/>
        </w:numPr>
      </w:pPr>
      <w:r>
        <w:t>Отказ от модального окна для показа подробной информации из заявки на приём – вместо этого информация выводится в выпадающем блоке.</w:t>
      </w:r>
    </w:p>
    <w:p w14:paraId="1E5FCC34" w14:textId="5C109602" w:rsidR="00E51635" w:rsidRDefault="00417264" w:rsidP="005C2010">
      <w:pPr>
        <w:pStyle w:val="a9"/>
      </w:pPr>
      <w:r>
        <w:lastRenderedPageBreak/>
        <w:t>ЗАКЛЮЧЕНИЕ</w:t>
      </w:r>
    </w:p>
    <w:p w14:paraId="0357C4F0" w14:textId="48C4F10A" w:rsidR="00951A3F" w:rsidRPr="00951A3F" w:rsidRDefault="00951A3F" w:rsidP="00951A3F">
      <w:r>
        <w:t>В рамках осеннего семестра 2021</w:t>
      </w:r>
      <w:r w:rsidRPr="00951A3F">
        <w:t xml:space="preserve">/2022 </w:t>
      </w:r>
      <w:r>
        <w:t>учебного года была проведена доработка курсового проекта прошлого семестра. Данная пояснительная записка является доработанной версией пояснительной записки с прошлого семестра. Существенные изменения в проекте, осуществлённые в осеннем семестре</w:t>
      </w:r>
      <w:r w:rsidR="00F93658">
        <w:t>,</w:t>
      </w:r>
      <w:r>
        <w:t xml:space="preserve"> </w:t>
      </w:r>
      <w:r w:rsidR="00F93658">
        <w:t>отображены в выводах по аналитической и проектной частях.</w:t>
      </w:r>
    </w:p>
    <w:p w14:paraId="117030FE" w14:textId="77777777" w:rsidR="00413C80" w:rsidRDefault="00ED4E29" w:rsidP="00417264">
      <w:r>
        <w:t xml:space="preserve">В аналитической части курсовой работы был проведён анализ аналогов разрабатываемой ИС, а именно </w:t>
      </w:r>
      <w:r>
        <w:rPr>
          <w:lang w:val="en-US"/>
        </w:rPr>
        <w:t>frontend</w:t>
      </w:r>
      <w:r>
        <w:t>-части.</w:t>
      </w:r>
    </w:p>
    <w:p w14:paraId="497DC957" w14:textId="5B5589DA" w:rsidR="00417264" w:rsidRDefault="00A57511" w:rsidP="00417264">
      <w:r>
        <w:t xml:space="preserve">Также были представлены формальные модели, описывающие те или иные аспекты разрабатываемой системы: </w:t>
      </w:r>
      <w:r w:rsidR="00F93658">
        <w:t xml:space="preserve">функциональная </w:t>
      </w:r>
      <w:r>
        <w:t>диаграмма</w:t>
      </w:r>
      <w:r w:rsidR="00F93658">
        <w:t xml:space="preserve"> в нотации </w:t>
      </w:r>
      <w:r w:rsidR="00F93658">
        <w:rPr>
          <w:lang w:val="en-US"/>
        </w:rPr>
        <w:t>IDEF</w:t>
      </w:r>
      <w:r w:rsidR="00F93658" w:rsidRPr="00F93658">
        <w:t>0</w:t>
      </w:r>
      <w:r>
        <w:t xml:space="preserve"> с декомпозицией до первого уровня, диаграмма прецедентов и </w:t>
      </w:r>
      <w:r w:rsidR="00702A17">
        <w:rPr>
          <w:lang w:val="en-US"/>
        </w:rPr>
        <w:t>CJM</w:t>
      </w:r>
      <w:r>
        <w:t>.</w:t>
      </w:r>
    </w:p>
    <w:p w14:paraId="04C083A4" w14:textId="2057B4A4" w:rsidR="004E4D5F" w:rsidRDefault="004E4D5F" w:rsidP="00417264">
      <w:r>
        <w:t>В проектной части данной курсовой работы был</w:t>
      </w:r>
      <w:r w:rsidR="00F93658">
        <w:t>а</w:t>
      </w:r>
      <w:r>
        <w:t xml:space="preserve"> представлен</w:t>
      </w:r>
      <w:r w:rsidR="00F93658">
        <w:t>а</w:t>
      </w:r>
      <w:r>
        <w:t xml:space="preserve"> модел</w:t>
      </w:r>
      <w:r w:rsidR="00F93658">
        <w:t>ь</w:t>
      </w:r>
      <w:r>
        <w:t xml:space="preserve"> данных разрабатываемой ИС: были представлены концептуальная и физическая </w:t>
      </w:r>
      <w:r>
        <w:rPr>
          <w:lang w:val="en-US"/>
        </w:rPr>
        <w:t>ER</w:t>
      </w:r>
      <w:r w:rsidRPr="004E4D5F">
        <w:t>-</w:t>
      </w:r>
      <w:r>
        <w:t>диаграммы</w:t>
      </w:r>
      <w:r w:rsidR="001F2649">
        <w:t xml:space="preserve">, а </w:t>
      </w:r>
      <w:r w:rsidR="00F93658">
        <w:t>также</w:t>
      </w:r>
      <w:r w:rsidR="001F2649">
        <w:t xml:space="preserve"> описаны аспекты манипуляции, структуры и целостности модели данных.</w:t>
      </w:r>
    </w:p>
    <w:p w14:paraId="5A8DB8DC" w14:textId="67F216C9" w:rsidR="00413C80" w:rsidRDefault="00413C80" w:rsidP="00417264">
      <w:r>
        <w:t xml:space="preserve">Помимо этого, в проектной части было описано разработанное </w:t>
      </w:r>
      <w:r w:rsidR="00F93658">
        <w:t>веб</w:t>
      </w:r>
      <w:r>
        <w:t>-приложение: было дано кратное описание с перечнем используемых зависимостей, описана структура проекта, описаны методика применения стилей и элементы дизайна, приведены некоторые особенности функционирования и произведено ручное тестирование по составленным тест-кейсам.</w:t>
      </w:r>
    </w:p>
    <w:p w14:paraId="743EAA1E" w14:textId="126CD435" w:rsidR="00D53C3C" w:rsidRPr="00D53C3C" w:rsidRDefault="00D53C3C" w:rsidP="00417264">
      <w:r>
        <w:t xml:space="preserve">Также в проектной части было описано разработанное </w:t>
      </w:r>
      <w:r w:rsidR="00F93658">
        <w:t xml:space="preserve">серверное </w:t>
      </w:r>
      <w:r>
        <w:t xml:space="preserve">приложение: </w:t>
      </w:r>
      <w:r w:rsidRPr="00D53C3C">
        <w:t xml:space="preserve">было дано кратное описание с перечнем используемых зависимостей, описана структура проекта, приведены некоторые особенности функционирования и произведено </w:t>
      </w:r>
      <w:r>
        <w:t>автоматическое</w:t>
      </w:r>
      <w:r w:rsidRPr="00D53C3C">
        <w:t xml:space="preserve"> тестирование </w:t>
      </w:r>
      <w:r>
        <w:t>при помощи приложений «</w:t>
      </w:r>
      <w:r>
        <w:rPr>
          <w:lang w:val="en-US"/>
        </w:rPr>
        <w:t>Postman</w:t>
      </w:r>
      <w:r>
        <w:t>»</w:t>
      </w:r>
      <w:r w:rsidRPr="00D53C3C">
        <w:t>.</w:t>
      </w:r>
    </w:p>
    <w:p w14:paraId="5422A64A" w14:textId="71A119EB" w:rsidR="00417264" w:rsidRDefault="00417264" w:rsidP="005C2010">
      <w:pPr>
        <w:pStyle w:val="a9"/>
      </w:pPr>
      <w:r>
        <w:lastRenderedPageBreak/>
        <w:t>СПИСОК ИСТОЧНИКОВ</w:t>
      </w:r>
    </w:p>
    <w:p w14:paraId="4C250032" w14:textId="77777777" w:rsidR="00067E2C" w:rsidRPr="00067E2C" w:rsidRDefault="007271BE" w:rsidP="00067E2C">
      <w:pPr>
        <w:pStyle w:val="afa"/>
        <w:rPr>
          <w:rFonts w:cs="Times New Roman"/>
        </w:rPr>
      </w:pPr>
      <w:r>
        <w:fldChar w:fldCharType="begin"/>
      </w:r>
      <w:r w:rsidR="00067E2C">
        <w:instrText xml:space="preserve"> ADDIN ZOTERO_BIBL {"uncited":[],"omitted":[],"custom":[]} CSL_BIBLIOGRAPHY </w:instrText>
      </w:r>
      <w:r>
        <w:fldChar w:fldCharType="separate"/>
      </w:r>
      <w:r w:rsidR="00067E2C" w:rsidRPr="00067E2C">
        <w:rPr>
          <w:rFonts w:cs="Times New Roman"/>
        </w:rPr>
        <w:t>1.</w:t>
      </w:r>
      <w:r w:rsidR="00067E2C" w:rsidRPr="00067E2C">
        <w:rPr>
          <w:rFonts w:cs="Times New Roman"/>
        </w:rPr>
        <w:tab/>
        <w:t>БЭМ [Электронный ресурс]. – URL: https://ru.bem.info/ (дата обращения: 27.06.2021).</w:t>
      </w:r>
    </w:p>
    <w:p w14:paraId="428569C3" w14:textId="77777777" w:rsidR="00067E2C" w:rsidRPr="00067E2C" w:rsidRDefault="00067E2C" w:rsidP="00067E2C">
      <w:pPr>
        <w:pStyle w:val="afa"/>
        <w:rPr>
          <w:rFonts w:cs="Times New Roman"/>
        </w:rPr>
      </w:pPr>
      <w:r w:rsidRPr="00067E2C">
        <w:rPr>
          <w:rFonts w:cs="Times New Roman"/>
        </w:rPr>
        <w:t>2.</w:t>
      </w:r>
      <w:r w:rsidRPr="00067E2C">
        <w:rPr>
          <w:rFonts w:cs="Times New Roman"/>
        </w:rPr>
        <w:tab/>
        <w:t>Р 50.1.028-2001 Информационные технологии поддержки жизненного цикла продукции. [Электронный ресурс]. – URL: https://gosthelp.ru/text/R5010282001Informacionnye.html (дата обращения: 27.06.2021).</w:t>
      </w:r>
    </w:p>
    <w:p w14:paraId="13373163" w14:textId="77777777" w:rsidR="00067E2C" w:rsidRPr="00067E2C" w:rsidRDefault="00067E2C" w:rsidP="00067E2C">
      <w:pPr>
        <w:pStyle w:val="afa"/>
        <w:rPr>
          <w:rFonts w:cs="Times New Roman"/>
        </w:rPr>
      </w:pPr>
      <w:r w:rsidRPr="00067E2C">
        <w:rPr>
          <w:rFonts w:cs="Times New Roman"/>
        </w:rPr>
        <w:t>3.</w:t>
      </w:r>
      <w:r w:rsidRPr="00067E2C">
        <w:rPr>
          <w:rFonts w:cs="Times New Roman"/>
        </w:rPr>
        <w:tab/>
        <w:t>Салон красоты «Силуэт» [Электронный ресурс]. – URL: http://siluet-salon.ru/ (дата обращения: 18.01.2022).</w:t>
      </w:r>
    </w:p>
    <w:p w14:paraId="476E6ABF" w14:textId="77777777" w:rsidR="00067E2C" w:rsidRPr="00067E2C" w:rsidRDefault="00067E2C" w:rsidP="00067E2C">
      <w:pPr>
        <w:pStyle w:val="afa"/>
        <w:rPr>
          <w:rFonts w:cs="Times New Roman"/>
        </w:rPr>
      </w:pPr>
      <w:r w:rsidRPr="00067E2C">
        <w:rPr>
          <w:rFonts w:cs="Times New Roman"/>
        </w:rPr>
        <w:t>4.</w:t>
      </w:r>
      <w:r w:rsidRPr="00067E2C">
        <w:rPr>
          <w:rFonts w:cs="Times New Roman"/>
        </w:rPr>
        <w:tab/>
        <w:t>Салон красоты «Lux» [Электронный ресурс]. – URL: https://centr-lux.ru/ (дата обращения: 18.01.2022).</w:t>
      </w:r>
    </w:p>
    <w:p w14:paraId="7201FBAC" w14:textId="77777777" w:rsidR="00067E2C" w:rsidRPr="00067E2C" w:rsidRDefault="00067E2C" w:rsidP="00067E2C">
      <w:pPr>
        <w:pStyle w:val="afa"/>
        <w:rPr>
          <w:rFonts w:cs="Times New Roman"/>
        </w:rPr>
      </w:pPr>
      <w:r w:rsidRPr="00067E2C">
        <w:rPr>
          <w:rFonts w:cs="Times New Roman"/>
        </w:rPr>
        <w:t>5.</w:t>
      </w:r>
      <w:r w:rsidRPr="00067E2C">
        <w:rPr>
          <w:rFonts w:cs="Times New Roman"/>
        </w:rPr>
        <w:tab/>
        <w:t>Что такое API? Простое объяснение для начинающих [Электронный ресурс]. – URL: https://dev.by/news/chto-takoe-api-prostym-yazykom (дата обращения: 01.12.2020).</w:t>
      </w:r>
    </w:p>
    <w:p w14:paraId="5120F0F7" w14:textId="77777777" w:rsidR="00067E2C" w:rsidRPr="00067E2C" w:rsidRDefault="00067E2C" w:rsidP="00067E2C">
      <w:pPr>
        <w:pStyle w:val="afa"/>
        <w:rPr>
          <w:rFonts w:cs="Times New Roman"/>
          <w:lang w:val="en-US"/>
        </w:rPr>
      </w:pPr>
      <w:r w:rsidRPr="00067E2C">
        <w:rPr>
          <w:rFonts w:cs="Times New Roman"/>
          <w:lang w:val="en-US"/>
        </w:rPr>
        <w:t>6.</w:t>
      </w:r>
      <w:r w:rsidRPr="00067E2C">
        <w:rPr>
          <w:rFonts w:cs="Times New Roman"/>
          <w:lang w:val="en-US"/>
        </w:rPr>
        <w:tab/>
        <w:t>Beauty Salon Lakelands, Stillorgan | Beautician Lakelands, Stillorgan [</w:t>
      </w:r>
      <w:r w:rsidRPr="00067E2C">
        <w:rPr>
          <w:rFonts w:cs="Times New Roman"/>
        </w:rPr>
        <w:t>Электронный</w:t>
      </w:r>
      <w:r w:rsidRPr="00067E2C">
        <w:rPr>
          <w:rFonts w:cs="Times New Roman"/>
          <w:lang w:val="en-US"/>
        </w:rPr>
        <w:t xml:space="preserve"> </w:t>
      </w:r>
      <w:r w:rsidRPr="00067E2C">
        <w:rPr>
          <w:rFonts w:cs="Times New Roman"/>
        </w:rPr>
        <w:t>ресурс</w:t>
      </w:r>
      <w:r w:rsidRPr="00067E2C">
        <w:rPr>
          <w:rFonts w:cs="Times New Roman"/>
          <w:lang w:val="en-US"/>
        </w:rPr>
        <w:t>]. – URL: https://www.beautifysalon.ie/ (</w:t>
      </w:r>
      <w:r w:rsidRPr="00067E2C">
        <w:rPr>
          <w:rFonts w:cs="Times New Roman"/>
        </w:rPr>
        <w:t>дата</w:t>
      </w:r>
      <w:r w:rsidRPr="00067E2C">
        <w:rPr>
          <w:rFonts w:cs="Times New Roman"/>
          <w:lang w:val="en-US"/>
        </w:rPr>
        <w:t xml:space="preserve"> </w:t>
      </w:r>
      <w:r w:rsidRPr="00067E2C">
        <w:rPr>
          <w:rFonts w:cs="Times New Roman"/>
        </w:rPr>
        <w:t>обращения</w:t>
      </w:r>
      <w:r w:rsidRPr="00067E2C">
        <w:rPr>
          <w:rFonts w:cs="Times New Roman"/>
          <w:lang w:val="en-US"/>
        </w:rPr>
        <w:t>: 27.06.2021).</w:t>
      </w:r>
    </w:p>
    <w:p w14:paraId="77C91AC1" w14:textId="77777777" w:rsidR="00067E2C" w:rsidRPr="00067E2C" w:rsidRDefault="00067E2C" w:rsidP="00067E2C">
      <w:pPr>
        <w:pStyle w:val="afa"/>
        <w:rPr>
          <w:rFonts w:cs="Times New Roman"/>
        </w:rPr>
      </w:pPr>
      <w:r w:rsidRPr="00067E2C">
        <w:rPr>
          <w:rFonts w:cs="Times New Roman"/>
        </w:rPr>
        <w:t>7.</w:t>
      </w:r>
      <w:r w:rsidRPr="00067E2C">
        <w:rPr>
          <w:rFonts w:cs="Times New Roman"/>
        </w:rPr>
        <w:tab/>
        <w:t>ER-диаграмма (ERD): определение и обзор | Lucidchart [Электронный ресурс]. – URL: https://www.lucidchart.com/pages/ru/erd-диаграмма (дата обращения: 27.06.2021).</w:t>
      </w:r>
    </w:p>
    <w:p w14:paraId="791454F2" w14:textId="77777777" w:rsidR="00067E2C" w:rsidRPr="00067E2C" w:rsidRDefault="00067E2C" w:rsidP="00067E2C">
      <w:pPr>
        <w:pStyle w:val="afa"/>
        <w:rPr>
          <w:rFonts w:cs="Times New Roman"/>
        </w:rPr>
      </w:pPr>
      <w:r w:rsidRPr="00067E2C">
        <w:rPr>
          <w:rFonts w:cs="Times New Roman"/>
        </w:rPr>
        <w:t>8.</w:t>
      </w:r>
      <w:r w:rsidRPr="00067E2C">
        <w:rPr>
          <w:rFonts w:cs="Times New Roman"/>
        </w:rPr>
        <w:tab/>
        <w:t>Front курсового проекта [Электронный ресурс]. – URL: http://kozlov.std-1497.ist.mospolytech.ru/ (дата обращения: 28.06.2021).</w:t>
      </w:r>
    </w:p>
    <w:p w14:paraId="1C0BCB6A" w14:textId="77777777" w:rsidR="00067E2C" w:rsidRPr="00067E2C" w:rsidRDefault="00067E2C" w:rsidP="00067E2C">
      <w:pPr>
        <w:pStyle w:val="afa"/>
        <w:rPr>
          <w:rFonts w:cs="Times New Roman"/>
          <w:lang w:val="en-US"/>
        </w:rPr>
      </w:pPr>
      <w:r w:rsidRPr="00067E2C">
        <w:rPr>
          <w:rFonts w:cs="Times New Roman"/>
          <w:lang w:val="en-US"/>
        </w:rPr>
        <w:t>9.</w:t>
      </w:r>
      <w:r w:rsidRPr="00067E2C">
        <w:rPr>
          <w:rFonts w:cs="Times New Roman"/>
          <w:lang w:val="en-US"/>
        </w:rPr>
        <w:tab/>
        <w:t>Postman | The Collaboration Platform for API Development [</w:t>
      </w:r>
      <w:r w:rsidRPr="00067E2C">
        <w:rPr>
          <w:rFonts w:cs="Times New Roman"/>
        </w:rPr>
        <w:t>Электронный</w:t>
      </w:r>
      <w:r w:rsidRPr="00067E2C">
        <w:rPr>
          <w:rFonts w:cs="Times New Roman"/>
          <w:lang w:val="en-US"/>
        </w:rPr>
        <w:t xml:space="preserve"> </w:t>
      </w:r>
      <w:r w:rsidRPr="00067E2C">
        <w:rPr>
          <w:rFonts w:cs="Times New Roman"/>
        </w:rPr>
        <w:t>ресурс</w:t>
      </w:r>
      <w:r w:rsidRPr="00067E2C">
        <w:rPr>
          <w:rFonts w:cs="Times New Roman"/>
          <w:lang w:val="en-US"/>
        </w:rPr>
        <w:t>]. – URL: https://www.postman.com/ (</w:t>
      </w:r>
      <w:r w:rsidRPr="00067E2C">
        <w:rPr>
          <w:rFonts w:cs="Times New Roman"/>
        </w:rPr>
        <w:t>дата</w:t>
      </w:r>
      <w:r w:rsidRPr="00067E2C">
        <w:rPr>
          <w:rFonts w:cs="Times New Roman"/>
          <w:lang w:val="en-US"/>
        </w:rPr>
        <w:t xml:space="preserve"> </w:t>
      </w:r>
      <w:r w:rsidRPr="00067E2C">
        <w:rPr>
          <w:rFonts w:cs="Times New Roman"/>
        </w:rPr>
        <w:t>обращения</w:t>
      </w:r>
      <w:r w:rsidRPr="00067E2C">
        <w:rPr>
          <w:rFonts w:cs="Times New Roman"/>
          <w:lang w:val="en-US"/>
        </w:rPr>
        <w:t>: 27.06.2021).</w:t>
      </w:r>
    </w:p>
    <w:p w14:paraId="0B8772F5" w14:textId="77777777" w:rsidR="00067E2C" w:rsidRPr="00067E2C" w:rsidRDefault="00067E2C" w:rsidP="00067E2C">
      <w:pPr>
        <w:pStyle w:val="afa"/>
        <w:rPr>
          <w:rFonts w:cs="Times New Roman"/>
        </w:rPr>
      </w:pPr>
      <w:r w:rsidRPr="00067E2C">
        <w:rPr>
          <w:rFonts w:cs="Times New Roman"/>
        </w:rPr>
        <w:t>10.</w:t>
      </w:r>
      <w:r w:rsidRPr="00067E2C">
        <w:rPr>
          <w:rFonts w:cs="Times New Roman"/>
        </w:rPr>
        <w:tab/>
        <w:t>Vue.js [Электронный ресурс]. – URL: https://vuejs.org/ (дата обращения: 27.06.2021).</w:t>
      </w:r>
    </w:p>
    <w:p w14:paraId="6651E57D" w14:textId="1351F61E" w:rsidR="00067E2C" w:rsidRPr="00067E2C" w:rsidRDefault="00067E2C" w:rsidP="00067E2C">
      <w:pPr>
        <w:pStyle w:val="afa"/>
        <w:rPr>
          <w:rFonts w:cs="Times New Roman"/>
        </w:rPr>
      </w:pPr>
      <w:r w:rsidRPr="00067E2C">
        <w:rPr>
          <w:rFonts w:cs="Times New Roman"/>
        </w:rPr>
        <w:t>11.</w:t>
      </w:r>
      <w:r w:rsidRPr="00067E2C">
        <w:rPr>
          <w:rFonts w:cs="Times New Roman"/>
        </w:rPr>
        <w:tab/>
        <w:t>Express – фреймворк веб-приложений Node.js [Электронный ресурс]. – URL: https://expressjs.com/ru/ (дата обращения: 31.03.2021).</w:t>
      </w:r>
    </w:p>
    <w:p w14:paraId="6EDDC6FF" w14:textId="77777777" w:rsidR="00067E2C" w:rsidRPr="00067E2C" w:rsidRDefault="00067E2C" w:rsidP="00067E2C">
      <w:pPr>
        <w:pStyle w:val="afa"/>
        <w:rPr>
          <w:rFonts w:cs="Times New Roman"/>
        </w:rPr>
      </w:pPr>
      <w:r w:rsidRPr="00067E2C">
        <w:rPr>
          <w:rFonts w:cs="Times New Roman"/>
        </w:rPr>
        <w:t>12.</w:t>
      </w:r>
      <w:r w:rsidRPr="00067E2C">
        <w:rPr>
          <w:rFonts w:cs="Times New Roman"/>
        </w:rPr>
        <w:tab/>
        <w:t>Использование промежуточных обработчиков Express [Электронный ресурс]. – URL: https://expressjs.com/ru/guide/using-middleware.html (дата обращения: 27.06.2021).</w:t>
      </w:r>
    </w:p>
    <w:p w14:paraId="4D2815A1" w14:textId="77777777" w:rsidR="00067E2C" w:rsidRPr="00067E2C" w:rsidRDefault="00067E2C" w:rsidP="00067E2C">
      <w:pPr>
        <w:pStyle w:val="afa"/>
        <w:rPr>
          <w:rFonts w:cs="Times New Roman"/>
        </w:rPr>
      </w:pPr>
      <w:r w:rsidRPr="00067E2C">
        <w:rPr>
          <w:rFonts w:cs="Times New Roman"/>
        </w:rPr>
        <w:t>13.</w:t>
      </w:r>
      <w:r w:rsidRPr="00067E2C">
        <w:rPr>
          <w:rFonts w:cs="Times New Roman"/>
        </w:rPr>
        <w:tab/>
        <w:t>Солим пароли [Электронный ресурс]. – URL: https://habr.com/ru/post/145648/ (дата обращения: 27.06.2021).</w:t>
      </w:r>
    </w:p>
    <w:p w14:paraId="15D29809" w14:textId="77777777" w:rsidR="00067E2C" w:rsidRPr="00067E2C" w:rsidRDefault="00067E2C" w:rsidP="00067E2C">
      <w:pPr>
        <w:pStyle w:val="afa"/>
        <w:rPr>
          <w:rFonts w:cs="Times New Roman"/>
        </w:rPr>
      </w:pPr>
      <w:r w:rsidRPr="00067E2C">
        <w:rPr>
          <w:rFonts w:cs="Times New Roman"/>
        </w:rPr>
        <w:t>14.</w:t>
      </w:r>
      <w:r w:rsidRPr="00067E2C">
        <w:rPr>
          <w:rFonts w:cs="Times New Roman"/>
        </w:rPr>
        <w:tab/>
        <w:t>Гридасов А. Что такое дашборд: примеры и способы применения [Электронный ресурс]. – URL: https://blog.calltouch.ru/dashbord-chto-eto-takoe-dlya-chego-nuzhen-dashboard-i-kak-ego-ispolzovat/ (дата обращения: 27.06.2021).</w:t>
      </w:r>
    </w:p>
    <w:p w14:paraId="4B1F3CE1" w14:textId="77777777" w:rsidR="00067E2C" w:rsidRPr="00067E2C" w:rsidRDefault="00067E2C" w:rsidP="00067E2C">
      <w:pPr>
        <w:pStyle w:val="afa"/>
        <w:rPr>
          <w:rFonts w:cs="Times New Roman"/>
        </w:rPr>
      </w:pPr>
      <w:r w:rsidRPr="00067E2C">
        <w:rPr>
          <w:rFonts w:cs="Times New Roman"/>
        </w:rPr>
        <w:t>15.</w:t>
      </w:r>
      <w:r w:rsidRPr="00067E2C">
        <w:rPr>
          <w:rFonts w:cs="Times New Roman"/>
        </w:rPr>
        <w:tab/>
        <w:t>Диаграмма прецедентов (вариантов использования) UML | Планёрка [Электронный ресурс]. – URL: https://planerka.info/item/diagramma-precedentov-variantov-ispolzovaniya-uml/ (дата обращения: 27.06.2021).</w:t>
      </w:r>
    </w:p>
    <w:p w14:paraId="086F52A4" w14:textId="77777777" w:rsidR="00067E2C" w:rsidRPr="00067E2C" w:rsidRDefault="00067E2C" w:rsidP="00067E2C">
      <w:pPr>
        <w:pStyle w:val="afa"/>
        <w:rPr>
          <w:rFonts w:cs="Times New Roman"/>
          <w:lang w:val="en-US"/>
        </w:rPr>
      </w:pPr>
      <w:r w:rsidRPr="00067E2C">
        <w:rPr>
          <w:rFonts w:cs="Times New Roman"/>
          <w:lang w:val="en-US"/>
        </w:rPr>
        <w:t>16.</w:t>
      </w:r>
      <w:r w:rsidRPr="00067E2C">
        <w:rPr>
          <w:rFonts w:cs="Times New Roman"/>
          <w:lang w:val="en-US"/>
        </w:rPr>
        <w:tab/>
        <w:t>AllFusion Process Modeler (Bpwin) — ERwin Process Modeler [</w:t>
      </w:r>
      <w:r w:rsidRPr="00067E2C">
        <w:rPr>
          <w:rFonts w:cs="Times New Roman"/>
        </w:rPr>
        <w:t>Электронный</w:t>
      </w:r>
      <w:r w:rsidRPr="00067E2C">
        <w:rPr>
          <w:rFonts w:cs="Times New Roman"/>
          <w:lang w:val="en-US"/>
        </w:rPr>
        <w:t xml:space="preserve"> </w:t>
      </w:r>
      <w:r w:rsidRPr="00067E2C">
        <w:rPr>
          <w:rFonts w:cs="Times New Roman"/>
        </w:rPr>
        <w:t>ресурс</w:t>
      </w:r>
      <w:r w:rsidRPr="00067E2C">
        <w:rPr>
          <w:rFonts w:cs="Times New Roman"/>
          <w:lang w:val="en-US"/>
        </w:rPr>
        <w:t>]. – URL: https://businessarchitecture.ru/bwin/ (</w:t>
      </w:r>
      <w:r w:rsidRPr="00067E2C">
        <w:rPr>
          <w:rFonts w:cs="Times New Roman"/>
        </w:rPr>
        <w:t>дата</w:t>
      </w:r>
      <w:r w:rsidRPr="00067E2C">
        <w:rPr>
          <w:rFonts w:cs="Times New Roman"/>
          <w:lang w:val="en-US"/>
        </w:rPr>
        <w:t xml:space="preserve"> </w:t>
      </w:r>
      <w:r w:rsidRPr="00067E2C">
        <w:rPr>
          <w:rFonts w:cs="Times New Roman"/>
        </w:rPr>
        <w:t>обращения</w:t>
      </w:r>
      <w:r w:rsidRPr="00067E2C">
        <w:rPr>
          <w:rFonts w:cs="Times New Roman"/>
          <w:lang w:val="en-US"/>
        </w:rPr>
        <w:t>: 27.06.2021).</w:t>
      </w:r>
    </w:p>
    <w:p w14:paraId="4C6C4AA0" w14:textId="7E9EE609" w:rsidR="00175F40" w:rsidRPr="00175F40" w:rsidRDefault="007271BE" w:rsidP="00A70947">
      <w:pPr>
        <w:ind w:firstLine="0"/>
      </w:pPr>
      <w:r>
        <w:fldChar w:fldCharType="end"/>
      </w:r>
    </w:p>
    <w:sectPr w:rsidR="00175F40" w:rsidRPr="00175F40" w:rsidSect="00145D11">
      <w:headerReference w:type="default" r:id="rId17"/>
      <w:footerReference w:type="first" r:id="rId18"/>
      <w:pgSz w:w="11906" w:h="16838"/>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2BA722" w14:textId="77777777" w:rsidR="00655EA9" w:rsidRDefault="00655EA9" w:rsidP="00025547">
      <w:pPr>
        <w:spacing w:line="240" w:lineRule="auto"/>
      </w:pPr>
      <w:r>
        <w:separator/>
      </w:r>
    </w:p>
  </w:endnote>
  <w:endnote w:type="continuationSeparator" w:id="0">
    <w:p w14:paraId="62B476DE" w14:textId="77777777" w:rsidR="00655EA9" w:rsidRDefault="00655EA9" w:rsidP="0002554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FE6B13" w14:textId="775E976F" w:rsidR="0079612D" w:rsidRDefault="0079612D" w:rsidP="0079612D">
    <w:pPr>
      <w:pStyle w:val="a7"/>
      <w:ind w:firstLine="0"/>
      <w:jc w:val="center"/>
    </w:pPr>
    <w:r w:rsidRPr="0079612D">
      <w:t>Москва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4C86B1" w14:textId="77777777" w:rsidR="00655EA9" w:rsidRDefault="00655EA9" w:rsidP="00025547">
      <w:pPr>
        <w:spacing w:line="240" w:lineRule="auto"/>
      </w:pPr>
      <w:r>
        <w:separator/>
      </w:r>
    </w:p>
  </w:footnote>
  <w:footnote w:type="continuationSeparator" w:id="0">
    <w:p w14:paraId="32221E15" w14:textId="77777777" w:rsidR="00655EA9" w:rsidRDefault="00655EA9" w:rsidP="0002554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2424490"/>
      <w:docPartObj>
        <w:docPartGallery w:val="Page Numbers (Top of Page)"/>
        <w:docPartUnique/>
      </w:docPartObj>
    </w:sdtPr>
    <w:sdtEndPr/>
    <w:sdtContent>
      <w:p w14:paraId="15520BD6" w14:textId="25D5565C" w:rsidR="00025547" w:rsidRDefault="00025547">
        <w:pPr>
          <w:pStyle w:val="a5"/>
          <w:jc w:val="right"/>
        </w:pPr>
        <w:r>
          <w:fldChar w:fldCharType="begin"/>
        </w:r>
        <w:r>
          <w:instrText>PAGE   \* MERGEFORMAT</w:instrText>
        </w:r>
        <w:r>
          <w:fldChar w:fldCharType="separate"/>
        </w:r>
        <w:r>
          <w:t>2</w:t>
        </w:r>
        <w: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F13C4"/>
    <w:multiLevelType w:val="hybridMultilevel"/>
    <w:tmpl w:val="94062912"/>
    <w:lvl w:ilvl="0" w:tplc="D5829DA0">
      <w:start w:val="1"/>
      <w:numFmt w:val="decimal"/>
      <w:lvlText w:val="%1."/>
      <w:lvlJc w:val="left"/>
      <w:pPr>
        <w:ind w:left="850" w:hanging="283"/>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 w15:restartNumberingAfterBreak="0">
    <w:nsid w:val="02A51A6C"/>
    <w:multiLevelType w:val="hybridMultilevel"/>
    <w:tmpl w:val="91167F92"/>
    <w:lvl w:ilvl="0" w:tplc="04190001">
      <w:start w:val="1"/>
      <w:numFmt w:val="bullet"/>
      <w:lvlText w:val=""/>
      <w:lvlJc w:val="left"/>
      <w:pPr>
        <w:ind w:left="1571" w:hanging="360"/>
      </w:pPr>
      <w:rPr>
        <w:rFonts w:ascii="Symbol" w:hAnsi="Symbol"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2" w15:restartNumberingAfterBreak="0">
    <w:nsid w:val="0AB20809"/>
    <w:multiLevelType w:val="hybridMultilevel"/>
    <w:tmpl w:val="3FA615CA"/>
    <w:lvl w:ilvl="0" w:tplc="41E44CD6">
      <w:start w:val="1"/>
      <w:numFmt w:val="decimal"/>
      <w:lvlText w:val="%1."/>
      <w:lvlJc w:val="left"/>
      <w:pPr>
        <w:ind w:left="850" w:hanging="283"/>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 w15:restartNumberingAfterBreak="0">
    <w:nsid w:val="111B7F37"/>
    <w:multiLevelType w:val="hybridMultilevel"/>
    <w:tmpl w:val="521EC346"/>
    <w:lvl w:ilvl="0" w:tplc="04190001">
      <w:start w:val="1"/>
      <w:numFmt w:val="bullet"/>
      <w:lvlText w:val=""/>
      <w:lvlJc w:val="left"/>
      <w:pPr>
        <w:ind w:left="1571" w:hanging="360"/>
      </w:pPr>
      <w:rPr>
        <w:rFonts w:ascii="Symbol" w:hAnsi="Symbol"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4" w15:restartNumberingAfterBreak="0">
    <w:nsid w:val="1C21528F"/>
    <w:multiLevelType w:val="hybridMultilevel"/>
    <w:tmpl w:val="0E7AD47C"/>
    <w:lvl w:ilvl="0" w:tplc="04190001">
      <w:start w:val="1"/>
      <w:numFmt w:val="bullet"/>
      <w:lvlText w:val=""/>
      <w:lvlJc w:val="left"/>
      <w:pPr>
        <w:ind w:left="1571" w:hanging="360"/>
      </w:pPr>
      <w:rPr>
        <w:rFonts w:ascii="Symbol" w:hAnsi="Symbol"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5" w15:restartNumberingAfterBreak="0">
    <w:nsid w:val="25125F82"/>
    <w:multiLevelType w:val="multilevel"/>
    <w:tmpl w:val="5A366516"/>
    <w:lvl w:ilvl="0">
      <w:start w:val="1"/>
      <w:numFmt w:val="decimal"/>
      <w:pStyle w:val="1"/>
      <w:suff w:val="space"/>
      <w:lvlText w:val="%1"/>
      <w:lvlJc w:val="center"/>
      <w:pPr>
        <w:ind w:left="360" w:hanging="72"/>
      </w:pPr>
      <w:rPr>
        <w:rFonts w:hint="default"/>
      </w:rPr>
    </w:lvl>
    <w:lvl w:ilvl="1">
      <w:start w:val="1"/>
      <w:numFmt w:val="decimal"/>
      <w:pStyle w:val="2"/>
      <w:suff w:val="space"/>
      <w:lvlText w:val="%1.%2"/>
      <w:lvlJc w:val="center"/>
      <w:pPr>
        <w:ind w:left="792" w:hanging="432"/>
      </w:pPr>
      <w:rPr>
        <w:rFonts w:hint="default"/>
      </w:rPr>
    </w:lvl>
    <w:lvl w:ilvl="2">
      <w:start w:val="1"/>
      <w:numFmt w:val="decimal"/>
      <w:pStyle w:val="3"/>
      <w:suff w:val="space"/>
      <w:lvlText w:val="%1.%2.%3"/>
      <w:lvlJc w:val="center"/>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C840FFF"/>
    <w:multiLevelType w:val="hybridMultilevel"/>
    <w:tmpl w:val="A5E497FA"/>
    <w:lvl w:ilvl="0" w:tplc="04190001">
      <w:start w:val="1"/>
      <w:numFmt w:val="bullet"/>
      <w:lvlText w:val=""/>
      <w:lvlJc w:val="left"/>
      <w:pPr>
        <w:ind w:left="1571" w:hanging="360"/>
      </w:pPr>
      <w:rPr>
        <w:rFonts w:ascii="Symbol" w:hAnsi="Symbol"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7" w15:restartNumberingAfterBreak="0">
    <w:nsid w:val="2DBA7989"/>
    <w:multiLevelType w:val="hybridMultilevel"/>
    <w:tmpl w:val="92D8CE2E"/>
    <w:lvl w:ilvl="0" w:tplc="04190001">
      <w:start w:val="1"/>
      <w:numFmt w:val="bullet"/>
      <w:lvlText w:val=""/>
      <w:lvlJc w:val="left"/>
      <w:pPr>
        <w:ind w:left="1571" w:hanging="360"/>
      </w:pPr>
      <w:rPr>
        <w:rFonts w:ascii="Symbol" w:hAnsi="Symbol"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8" w15:restartNumberingAfterBreak="0">
    <w:nsid w:val="2E9E3082"/>
    <w:multiLevelType w:val="hybridMultilevel"/>
    <w:tmpl w:val="5F7CA3DC"/>
    <w:lvl w:ilvl="0" w:tplc="04190001">
      <w:start w:val="1"/>
      <w:numFmt w:val="bullet"/>
      <w:lvlText w:val=""/>
      <w:lvlJc w:val="left"/>
      <w:pPr>
        <w:ind w:left="1571" w:hanging="360"/>
      </w:pPr>
      <w:rPr>
        <w:rFonts w:ascii="Symbol" w:hAnsi="Symbol"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9" w15:restartNumberingAfterBreak="0">
    <w:nsid w:val="340F5669"/>
    <w:multiLevelType w:val="hybridMultilevel"/>
    <w:tmpl w:val="66FEA57A"/>
    <w:lvl w:ilvl="0" w:tplc="0419000F">
      <w:start w:val="1"/>
      <w:numFmt w:val="decimal"/>
      <w:lvlText w:val="%1."/>
      <w:lvlJc w:val="left"/>
      <w:pPr>
        <w:ind w:left="1571" w:hanging="360"/>
      </w:pPr>
    </w:lvl>
    <w:lvl w:ilvl="1" w:tplc="04190019" w:tentative="1">
      <w:start w:val="1"/>
      <w:numFmt w:val="lowerLetter"/>
      <w:lvlText w:val="%2."/>
      <w:lvlJc w:val="left"/>
      <w:pPr>
        <w:ind w:left="2291" w:hanging="360"/>
      </w:pPr>
    </w:lvl>
    <w:lvl w:ilvl="2" w:tplc="0419001B" w:tentative="1">
      <w:start w:val="1"/>
      <w:numFmt w:val="lowerRoman"/>
      <w:lvlText w:val="%3."/>
      <w:lvlJc w:val="right"/>
      <w:pPr>
        <w:ind w:left="3011" w:hanging="180"/>
      </w:pPr>
    </w:lvl>
    <w:lvl w:ilvl="3" w:tplc="0419000F" w:tentative="1">
      <w:start w:val="1"/>
      <w:numFmt w:val="decimal"/>
      <w:lvlText w:val="%4."/>
      <w:lvlJc w:val="left"/>
      <w:pPr>
        <w:ind w:left="3731" w:hanging="360"/>
      </w:pPr>
    </w:lvl>
    <w:lvl w:ilvl="4" w:tplc="04190019" w:tentative="1">
      <w:start w:val="1"/>
      <w:numFmt w:val="lowerLetter"/>
      <w:lvlText w:val="%5."/>
      <w:lvlJc w:val="left"/>
      <w:pPr>
        <w:ind w:left="4451" w:hanging="360"/>
      </w:pPr>
    </w:lvl>
    <w:lvl w:ilvl="5" w:tplc="0419001B" w:tentative="1">
      <w:start w:val="1"/>
      <w:numFmt w:val="lowerRoman"/>
      <w:lvlText w:val="%6."/>
      <w:lvlJc w:val="right"/>
      <w:pPr>
        <w:ind w:left="5171" w:hanging="180"/>
      </w:pPr>
    </w:lvl>
    <w:lvl w:ilvl="6" w:tplc="0419000F" w:tentative="1">
      <w:start w:val="1"/>
      <w:numFmt w:val="decimal"/>
      <w:lvlText w:val="%7."/>
      <w:lvlJc w:val="left"/>
      <w:pPr>
        <w:ind w:left="5891" w:hanging="360"/>
      </w:pPr>
    </w:lvl>
    <w:lvl w:ilvl="7" w:tplc="04190019" w:tentative="1">
      <w:start w:val="1"/>
      <w:numFmt w:val="lowerLetter"/>
      <w:lvlText w:val="%8."/>
      <w:lvlJc w:val="left"/>
      <w:pPr>
        <w:ind w:left="6611" w:hanging="360"/>
      </w:pPr>
    </w:lvl>
    <w:lvl w:ilvl="8" w:tplc="0419001B" w:tentative="1">
      <w:start w:val="1"/>
      <w:numFmt w:val="lowerRoman"/>
      <w:lvlText w:val="%9."/>
      <w:lvlJc w:val="right"/>
      <w:pPr>
        <w:ind w:left="7331" w:hanging="180"/>
      </w:pPr>
    </w:lvl>
  </w:abstractNum>
  <w:abstractNum w:abstractNumId="10" w15:restartNumberingAfterBreak="0">
    <w:nsid w:val="3CB706A4"/>
    <w:multiLevelType w:val="hybridMultilevel"/>
    <w:tmpl w:val="CEC267F2"/>
    <w:lvl w:ilvl="0" w:tplc="04190001">
      <w:start w:val="1"/>
      <w:numFmt w:val="bullet"/>
      <w:lvlText w:val=""/>
      <w:lvlJc w:val="left"/>
      <w:pPr>
        <w:ind w:left="1571" w:hanging="360"/>
      </w:pPr>
      <w:rPr>
        <w:rFonts w:ascii="Symbol" w:hAnsi="Symbol"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1" w15:restartNumberingAfterBreak="0">
    <w:nsid w:val="439D16CD"/>
    <w:multiLevelType w:val="hybridMultilevel"/>
    <w:tmpl w:val="FBFC8F80"/>
    <w:lvl w:ilvl="0" w:tplc="04190001">
      <w:start w:val="1"/>
      <w:numFmt w:val="bullet"/>
      <w:lvlText w:val=""/>
      <w:lvlJc w:val="left"/>
      <w:pPr>
        <w:ind w:left="1571" w:hanging="360"/>
      </w:pPr>
      <w:rPr>
        <w:rFonts w:ascii="Symbol" w:hAnsi="Symbol"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2" w15:restartNumberingAfterBreak="0">
    <w:nsid w:val="4E0E46A0"/>
    <w:multiLevelType w:val="hybridMultilevel"/>
    <w:tmpl w:val="97BC7118"/>
    <w:lvl w:ilvl="0" w:tplc="6C3A6C78">
      <w:start w:val="1"/>
      <w:numFmt w:val="decimal"/>
      <w:lvlText w:val="%1."/>
      <w:lvlJc w:val="left"/>
      <w:pPr>
        <w:ind w:left="850" w:hanging="283"/>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3" w15:restartNumberingAfterBreak="0">
    <w:nsid w:val="5B7901DE"/>
    <w:multiLevelType w:val="hybridMultilevel"/>
    <w:tmpl w:val="BC2EB09E"/>
    <w:lvl w:ilvl="0" w:tplc="04190001">
      <w:start w:val="1"/>
      <w:numFmt w:val="bullet"/>
      <w:lvlText w:val=""/>
      <w:lvlJc w:val="left"/>
      <w:pPr>
        <w:ind w:left="1571" w:hanging="360"/>
      </w:pPr>
      <w:rPr>
        <w:rFonts w:ascii="Symbol" w:hAnsi="Symbol"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4" w15:restartNumberingAfterBreak="0">
    <w:nsid w:val="758F3E77"/>
    <w:multiLevelType w:val="hybridMultilevel"/>
    <w:tmpl w:val="CDBEABA2"/>
    <w:lvl w:ilvl="0" w:tplc="310633D4">
      <w:start w:val="1"/>
      <w:numFmt w:val="decimal"/>
      <w:lvlText w:val="%1."/>
      <w:lvlJc w:val="left"/>
      <w:pPr>
        <w:ind w:left="851" w:hanging="284"/>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5" w15:restartNumberingAfterBreak="0">
    <w:nsid w:val="7A207938"/>
    <w:multiLevelType w:val="hybridMultilevel"/>
    <w:tmpl w:val="55FE76D8"/>
    <w:lvl w:ilvl="0" w:tplc="04190001">
      <w:start w:val="1"/>
      <w:numFmt w:val="bullet"/>
      <w:lvlText w:val=""/>
      <w:lvlJc w:val="left"/>
      <w:pPr>
        <w:ind w:left="1571" w:hanging="360"/>
      </w:pPr>
      <w:rPr>
        <w:rFonts w:ascii="Symbol" w:hAnsi="Symbol"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num w:numId="1">
    <w:abstractNumId w:val="5"/>
  </w:num>
  <w:num w:numId="2">
    <w:abstractNumId w:val="15"/>
  </w:num>
  <w:num w:numId="3">
    <w:abstractNumId w:val="7"/>
  </w:num>
  <w:num w:numId="4">
    <w:abstractNumId w:val="1"/>
  </w:num>
  <w:num w:numId="5">
    <w:abstractNumId w:val="13"/>
  </w:num>
  <w:num w:numId="6">
    <w:abstractNumId w:val="8"/>
  </w:num>
  <w:num w:numId="7">
    <w:abstractNumId w:val="10"/>
  </w:num>
  <w:num w:numId="8">
    <w:abstractNumId w:val="4"/>
  </w:num>
  <w:num w:numId="9">
    <w:abstractNumId w:val="3"/>
  </w:num>
  <w:num w:numId="10">
    <w:abstractNumId w:val="11"/>
  </w:num>
  <w:num w:numId="11">
    <w:abstractNumId w:val="14"/>
  </w:num>
  <w:num w:numId="12">
    <w:abstractNumId w:val="12"/>
  </w:num>
  <w:num w:numId="13">
    <w:abstractNumId w:val="0"/>
  </w:num>
  <w:num w:numId="14">
    <w:abstractNumId w:val="2"/>
  </w:num>
  <w:num w:numId="15">
    <w:abstractNumId w:val="6"/>
  </w:num>
  <w:num w:numId="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1D3B"/>
    <w:rsid w:val="000174D6"/>
    <w:rsid w:val="00021BE1"/>
    <w:rsid w:val="00025547"/>
    <w:rsid w:val="00026C0C"/>
    <w:rsid w:val="000339B9"/>
    <w:rsid w:val="000340F0"/>
    <w:rsid w:val="00042B2A"/>
    <w:rsid w:val="00044308"/>
    <w:rsid w:val="000466E7"/>
    <w:rsid w:val="00051439"/>
    <w:rsid w:val="000522FE"/>
    <w:rsid w:val="000645B7"/>
    <w:rsid w:val="00067E2C"/>
    <w:rsid w:val="00067FDB"/>
    <w:rsid w:val="000707CC"/>
    <w:rsid w:val="00070E11"/>
    <w:rsid w:val="000818C4"/>
    <w:rsid w:val="00083807"/>
    <w:rsid w:val="000843E8"/>
    <w:rsid w:val="00085BD3"/>
    <w:rsid w:val="00095493"/>
    <w:rsid w:val="000A01F8"/>
    <w:rsid w:val="000B469F"/>
    <w:rsid w:val="000B531A"/>
    <w:rsid w:val="000B55DE"/>
    <w:rsid w:val="000C1201"/>
    <w:rsid w:val="000C268C"/>
    <w:rsid w:val="000C47C6"/>
    <w:rsid w:val="000C6ECF"/>
    <w:rsid w:val="000C7951"/>
    <w:rsid w:val="000D182A"/>
    <w:rsid w:val="000D321D"/>
    <w:rsid w:val="000D5168"/>
    <w:rsid w:val="000D71B8"/>
    <w:rsid w:val="000E0C0C"/>
    <w:rsid w:val="000E0C14"/>
    <w:rsid w:val="000E38D3"/>
    <w:rsid w:val="000E3F04"/>
    <w:rsid w:val="0010216E"/>
    <w:rsid w:val="00105523"/>
    <w:rsid w:val="00112E77"/>
    <w:rsid w:val="00117E3F"/>
    <w:rsid w:val="001208AF"/>
    <w:rsid w:val="00124AC7"/>
    <w:rsid w:val="00134DC5"/>
    <w:rsid w:val="0013606A"/>
    <w:rsid w:val="00136C46"/>
    <w:rsid w:val="00145D11"/>
    <w:rsid w:val="00153078"/>
    <w:rsid w:val="00162E74"/>
    <w:rsid w:val="00166C25"/>
    <w:rsid w:val="00167690"/>
    <w:rsid w:val="00173087"/>
    <w:rsid w:val="0017394E"/>
    <w:rsid w:val="00175F40"/>
    <w:rsid w:val="0017647B"/>
    <w:rsid w:val="00187740"/>
    <w:rsid w:val="00196E42"/>
    <w:rsid w:val="001970D1"/>
    <w:rsid w:val="001979F1"/>
    <w:rsid w:val="001A07B8"/>
    <w:rsid w:val="001A277D"/>
    <w:rsid w:val="001B0655"/>
    <w:rsid w:val="001B3E0B"/>
    <w:rsid w:val="001B426D"/>
    <w:rsid w:val="001B7143"/>
    <w:rsid w:val="001C1553"/>
    <w:rsid w:val="001C1B2E"/>
    <w:rsid w:val="001C68B2"/>
    <w:rsid w:val="001D1755"/>
    <w:rsid w:val="001D1A4A"/>
    <w:rsid w:val="001D5B37"/>
    <w:rsid w:val="001E01F2"/>
    <w:rsid w:val="001E08D2"/>
    <w:rsid w:val="001E33BE"/>
    <w:rsid w:val="001E3DE3"/>
    <w:rsid w:val="001E4A05"/>
    <w:rsid w:val="001F2649"/>
    <w:rsid w:val="001F4717"/>
    <w:rsid w:val="00200C3D"/>
    <w:rsid w:val="0020292E"/>
    <w:rsid w:val="00203A3C"/>
    <w:rsid w:val="002065ED"/>
    <w:rsid w:val="00212178"/>
    <w:rsid w:val="002141BC"/>
    <w:rsid w:val="0024217E"/>
    <w:rsid w:val="00245C0A"/>
    <w:rsid w:val="00245FA9"/>
    <w:rsid w:val="002621DB"/>
    <w:rsid w:val="002652D4"/>
    <w:rsid w:val="00270773"/>
    <w:rsid w:val="0027103C"/>
    <w:rsid w:val="0027223E"/>
    <w:rsid w:val="00274648"/>
    <w:rsid w:val="00274882"/>
    <w:rsid w:val="002776BF"/>
    <w:rsid w:val="00282D62"/>
    <w:rsid w:val="0028734F"/>
    <w:rsid w:val="00291D7C"/>
    <w:rsid w:val="002B18DF"/>
    <w:rsid w:val="002D1F53"/>
    <w:rsid w:val="002D2929"/>
    <w:rsid w:val="002D4696"/>
    <w:rsid w:val="002D7186"/>
    <w:rsid w:val="002E268F"/>
    <w:rsid w:val="002E7CFC"/>
    <w:rsid w:val="002F0E33"/>
    <w:rsid w:val="002F76CA"/>
    <w:rsid w:val="0030383C"/>
    <w:rsid w:val="0030469D"/>
    <w:rsid w:val="00305153"/>
    <w:rsid w:val="00306D7D"/>
    <w:rsid w:val="00307176"/>
    <w:rsid w:val="00307BF1"/>
    <w:rsid w:val="003125A5"/>
    <w:rsid w:val="00314B2D"/>
    <w:rsid w:val="00316987"/>
    <w:rsid w:val="00317341"/>
    <w:rsid w:val="00320071"/>
    <w:rsid w:val="00320EC8"/>
    <w:rsid w:val="00322052"/>
    <w:rsid w:val="00323899"/>
    <w:rsid w:val="0033060C"/>
    <w:rsid w:val="003352E4"/>
    <w:rsid w:val="0034001C"/>
    <w:rsid w:val="0036233B"/>
    <w:rsid w:val="00370824"/>
    <w:rsid w:val="003735B5"/>
    <w:rsid w:val="0039054B"/>
    <w:rsid w:val="00390A17"/>
    <w:rsid w:val="003A1346"/>
    <w:rsid w:val="003A7F08"/>
    <w:rsid w:val="003B0BA3"/>
    <w:rsid w:val="003B46EA"/>
    <w:rsid w:val="003B7E89"/>
    <w:rsid w:val="003C37BC"/>
    <w:rsid w:val="003C5864"/>
    <w:rsid w:val="003C592B"/>
    <w:rsid w:val="003C6170"/>
    <w:rsid w:val="003D649C"/>
    <w:rsid w:val="003E4B1F"/>
    <w:rsid w:val="003E71CF"/>
    <w:rsid w:val="003F3442"/>
    <w:rsid w:val="004004AF"/>
    <w:rsid w:val="00411B6B"/>
    <w:rsid w:val="00412C5D"/>
    <w:rsid w:val="004135CA"/>
    <w:rsid w:val="00413C80"/>
    <w:rsid w:val="00417264"/>
    <w:rsid w:val="004228DD"/>
    <w:rsid w:val="00426CE4"/>
    <w:rsid w:val="00431CC5"/>
    <w:rsid w:val="00433669"/>
    <w:rsid w:val="00434C82"/>
    <w:rsid w:val="00446FDA"/>
    <w:rsid w:val="00447A69"/>
    <w:rsid w:val="0045173E"/>
    <w:rsid w:val="004565EB"/>
    <w:rsid w:val="00456EC6"/>
    <w:rsid w:val="00457426"/>
    <w:rsid w:val="00462022"/>
    <w:rsid w:val="00463A0B"/>
    <w:rsid w:val="0046565D"/>
    <w:rsid w:val="004831F8"/>
    <w:rsid w:val="004A0709"/>
    <w:rsid w:val="004A3AE8"/>
    <w:rsid w:val="004B32D9"/>
    <w:rsid w:val="004B45D3"/>
    <w:rsid w:val="004B55C7"/>
    <w:rsid w:val="004B6F60"/>
    <w:rsid w:val="004D12EB"/>
    <w:rsid w:val="004D55AC"/>
    <w:rsid w:val="004E124E"/>
    <w:rsid w:val="004E1884"/>
    <w:rsid w:val="004E3573"/>
    <w:rsid w:val="004E4D5F"/>
    <w:rsid w:val="004E5487"/>
    <w:rsid w:val="00505226"/>
    <w:rsid w:val="005054CC"/>
    <w:rsid w:val="00513E64"/>
    <w:rsid w:val="00516CA7"/>
    <w:rsid w:val="00521AF8"/>
    <w:rsid w:val="00524297"/>
    <w:rsid w:val="005244EC"/>
    <w:rsid w:val="0053395A"/>
    <w:rsid w:val="00572949"/>
    <w:rsid w:val="00573EAE"/>
    <w:rsid w:val="005749B2"/>
    <w:rsid w:val="00580FBE"/>
    <w:rsid w:val="0058453A"/>
    <w:rsid w:val="00587DDC"/>
    <w:rsid w:val="00591059"/>
    <w:rsid w:val="00593720"/>
    <w:rsid w:val="005946D2"/>
    <w:rsid w:val="005A55E9"/>
    <w:rsid w:val="005B09BE"/>
    <w:rsid w:val="005B3332"/>
    <w:rsid w:val="005C109A"/>
    <w:rsid w:val="005C2010"/>
    <w:rsid w:val="005C291C"/>
    <w:rsid w:val="005C7571"/>
    <w:rsid w:val="005D63D7"/>
    <w:rsid w:val="005E1FF6"/>
    <w:rsid w:val="005E5B1B"/>
    <w:rsid w:val="005F14E4"/>
    <w:rsid w:val="00610FA9"/>
    <w:rsid w:val="006111F9"/>
    <w:rsid w:val="00615172"/>
    <w:rsid w:val="00631334"/>
    <w:rsid w:val="00645233"/>
    <w:rsid w:val="00645841"/>
    <w:rsid w:val="006472CF"/>
    <w:rsid w:val="00647792"/>
    <w:rsid w:val="00655EA9"/>
    <w:rsid w:val="00671F00"/>
    <w:rsid w:val="0067224D"/>
    <w:rsid w:val="006732AC"/>
    <w:rsid w:val="00680232"/>
    <w:rsid w:val="0068592B"/>
    <w:rsid w:val="006871D4"/>
    <w:rsid w:val="00687ACD"/>
    <w:rsid w:val="006A3D56"/>
    <w:rsid w:val="006B04FD"/>
    <w:rsid w:val="006B0EA4"/>
    <w:rsid w:val="006B535A"/>
    <w:rsid w:val="006B5517"/>
    <w:rsid w:val="006C2081"/>
    <w:rsid w:val="006C3D45"/>
    <w:rsid w:val="006C3E7E"/>
    <w:rsid w:val="006C4C42"/>
    <w:rsid w:val="006C5B31"/>
    <w:rsid w:val="006D2564"/>
    <w:rsid w:val="006D4D0E"/>
    <w:rsid w:val="006E0AF3"/>
    <w:rsid w:val="006E1F12"/>
    <w:rsid w:val="006E6BF3"/>
    <w:rsid w:val="006F7375"/>
    <w:rsid w:val="00702A17"/>
    <w:rsid w:val="00702A57"/>
    <w:rsid w:val="007037BB"/>
    <w:rsid w:val="00714809"/>
    <w:rsid w:val="00720D2A"/>
    <w:rsid w:val="007210D2"/>
    <w:rsid w:val="007234EC"/>
    <w:rsid w:val="007271BE"/>
    <w:rsid w:val="007311C8"/>
    <w:rsid w:val="00737E87"/>
    <w:rsid w:val="00740F65"/>
    <w:rsid w:val="00744EB4"/>
    <w:rsid w:val="007528E0"/>
    <w:rsid w:val="007669D6"/>
    <w:rsid w:val="00771A9D"/>
    <w:rsid w:val="007767CC"/>
    <w:rsid w:val="0077789C"/>
    <w:rsid w:val="00790011"/>
    <w:rsid w:val="0079448B"/>
    <w:rsid w:val="0079612D"/>
    <w:rsid w:val="007A2549"/>
    <w:rsid w:val="007A41DA"/>
    <w:rsid w:val="007A6CFE"/>
    <w:rsid w:val="007B04F0"/>
    <w:rsid w:val="007D6566"/>
    <w:rsid w:val="007E02A5"/>
    <w:rsid w:val="007E4539"/>
    <w:rsid w:val="007E625A"/>
    <w:rsid w:val="008134E4"/>
    <w:rsid w:val="008318F6"/>
    <w:rsid w:val="0083507D"/>
    <w:rsid w:val="0083664E"/>
    <w:rsid w:val="008413A8"/>
    <w:rsid w:val="00852DC5"/>
    <w:rsid w:val="008556E8"/>
    <w:rsid w:val="00863164"/>
    <w:rsid w:val="00864D1B"/>
    <w:rsid w:val="00872FCF"/>
    <w:rsid w:val="0087516B"/>
    <w:rsid w:val="00876E00"/>
    <w:rsid w:val="0087776E"/>
    <w:rsid w:val="00881C1A"/>
    <w:rsid w:val="008825BF"/>
    <w:rsid w:val="0088391B"/>
    <w:rsid w:val="008858A9"/>
    <w:rsid w:val="008956D9"/>
    <w:rsid w:val="008A17AB"/>
    <w:rsid w:val="008A1D3B"/>
    <w:rsid w:val="008A2A12"/>
    <w:rsid w:val="008A41A0"/>
    <w:rsid w:val="008A6BF0"/>
    <w:rsid w:val="008A6D73"/>
    <w:rsid w:val="008B4260"/>
    <w:rsid w:val="008C09BA"/>
    <w:rsid w:val="008E477E"/>
    <w:rsid w:val="008F0276"/>
    <w:rsid w:val="008F17AD"/>
    <w:rsid w:val="008F5CAB"/>
    <w:rsid w:val="00904772"/>
    <w:rsid w:val="009051CF"/>
    <w:rsid w:val="00906A5A"/>
    <w:rsid w:val="00907185"/>
    <w:rsid w:val="00917392"/>
    <w:rsid w:val="009256DC"/>
    <w:rsid w:val="00934247"/>
    <w:rsid w:val="00934316"/>
    <w:rsid w:val="009370B0"/>
    <w:rsid w:val="009411D3"/>
    <w:rsid w:val="00943411"/>
    <w:rsid w:val="00946118"/>
    <w:rsid w:val="00951A3F"/>
    <w:rsid w:val="00953FF6"/>
    <w:rsid w:val="00955108"/>
    <w:rsid w:val="00962255"/>
    <w:rsid w:val="009623C1"/>
    <w:rsid w:val="00967A8E"/>
    <w:rsid w:val="009752C9"/>
    <w:rsid w:val="0098413C"/>
    <w:rsid w:val="00985D5B"/>
    <w:rsid w:val="00992DC5"/>
    <w:rsid w:val="009A06B3"/>
    <w:rsid w:val="009A10D9"/>
    <w:rsid w:val="009C3E78"/>
    <w:rsid w:val="009C465F"/>
    <w:rsid w:val="009C4D2C"/>
    <w:rsid w:val="009D1AAD"/>
    <w:rsid w:val="009D2480"/>
    <w:rsid w:val="009D277B"/>
    <w:rsid w:val="009D723A"/>
    <w:rsid w:val="009E562D"/>
    <w:rsid w:val="009F1CE7"/>
    <w:rsid w:val="00A03105"/>
    <w:rsid w:val="00A07190"/>
    <w:rsid w:val="00A1198A"/>
    <w:rsid w:val="00A12617"/>
    <w:rsid w:val="00A13995"/>
    <w:rsid w:val="00A17F7B"/>
    <w:rsid w:val="00A227E7"/>
    <w:rsid w:val="00A27360"/>
    <w:rsid w:val="00A2778B"/>
    <w:rsid w:val="00A30AC8"/>
    <w:rsid w:val="00A31142"/>
    <w:rsid w:val="00A3301D"/>
    <w:rsid w:val="00A419F7"/>
    <w:rsid w:val="00A420CE"/>
    <w:rsid w:val="00A465B6"/>
    <w:rsid w:val="00A46C5A"/>
    <w:rsid w:val="00A57511"/>
    <w:rsid w:val="00A639C1"/>
    <w:rsid w:val="00A63FAB"/>
    <w:rsid w:val="00A64CEC"/>
    <w:rsid w:val="00A65FC0"/>
    <w:rsid w:val="00A70947"/>
    <w:rsid w:val="00A832F1"/>
    <w:rsid w:val="00A87D70"/>
    <w:rsid w:val="00A91BF1"/>
    <w:rsid w:val="00A924AF"/>
    <w:rsid w:val="00A958E8"/>
    <w:rsid w:val="00AA5DD0"/>
    <w:rsid w:val="00AA7C2E"/>
    <w:rsid w:val="00AB1B69"/>
    <w:rsid w:val="00AB21A9"/>
    <w:rsid w:val="00AB53FC"/>
    <w:rsid w:val="00AC6A55"/>
    <w:rsid w:val="00AF1692"/>
    <w:rsid w:val="00B0403D"/>
    <w:rsid w:val="00B2140D"/>
    <w:rsid w:val="00B2509B"/>
    <w:rsid w:val="00B31E77"/>
    <w:rsid w:val="00B32A38"/>
    <w:rsid w:val="00B43A82"/>
    <w:rsid w:val="00B43B8C"/>
    <w:rsid w:val="00B50883"/>
    <w:rsid w:val="00B64C2E"/>
    <w:rsid w:val="00B6500C"/>
    <w:rsid w:val="00B6537D"/>
    <w:rsid w:val="00B67237"/>
    <w:rsid w:val="00B74001"/>
    <w:rsid w:val="00B74143"/>
    <w:rsid w:val="00B91E0E"/>
    <w:rsid w:val="00B9325D"/>
    <w:rsid w:val="00BA081D"/>
    <w:rsid w:val="00BA5708"/>
    <w:rsid w:val="00BB4085"/>
    <w:rsid w:val="00BB62D1"/>
    <w:rsid w:val="00BB7044"/>
    <w:rsid w:val="00BC02D4"/>
    <w:rsid w:val="00BC04C9"/>
    <w:rsid w:val="00BC1656"/>
    <w:rsid w:val="00BC4BDD"/>
    <w:rsid w:val="00BC7E7A"/>
    <w:rsid w:val="00BD4386"/>
    <w:rsid w:val="00BE076D"/>
    <w:rsid w:val="00BE3101"/>
    <w:rsid w:val="00BF11F5"/>
    <w:rsid w:val="00BF3DBA"/>
    <w:rsid w:val="00C01201"/>
    <w:rsid w:val="00C04831"/>
    <w:rsid w:val="00C10B2F"/>
    <w:rsid w:val="00C11438"/>
    <w:rsid w:val="00C16DD6"/>
    <w:rsid w:val="00C20E8E"/>
    <w:rsid w:val="00C5118C"/>
    <w:rsid w:val="00C57707"/>
    <w:rsid w:val="00C60951"/>
    <w:rsid w:val="00C67213"/>
    <w:rsid w:val="00C70AB1"/>
    <w:rsid w:val="00C71BF7"/>
    <w:rsid w:val="00C81239"/>
    <w:rsid w:val="00C957B4"/>
    <w:rsid w:val="00C96872"/>
    <w:rsid w:val="00CA4AAE"/>
    <w:rsid w:val="00CA4B13"/>
    <w:rsid w:val="00CC1264"/>
    <w:rsid w:val="00CC4038"/>
    <w:rsid w:val="00CC7A86"/>
    <w:rsid w:val="00CD39FD"/>
    <w:rsid w:val="00CD6692"/>
    <w:rsid w:val="00CD73FE"/>
    <w:rsid w:val="00CE20CD"/>
    <w:rsid w:val="00CE3D02"/>
    <w:rsid w:val="00CF0E65"/>
    <w:rsid w:val="00CF6583"/>
    <w:rsid w:val="00CF789A"/>
    <w:rsid w:val="00D05C70"/>
    <w:rsid w:val="00D10C0A"/>
    <w:rsid w:val="00D14787"/>
    <w:rsid w:val="00D2071E"/>
    <w:rsid w:val="00D27401"/>
    <w:rsid w:val="00D359FD"/>
    <w:rsid w:val="00D41080"/>
    <w:rsid w:val="00D41ED1"/>
    <w:rsid w:val="00D47A43"/>
    <w:rsid w:val="00D47C5A"/>
    <w:rsid w:val="00D517B0"/>
    <w:rsid w:val="00D53C3C"/>
    <w:rsid w:val="00D55176"/>
    <w:rsid w:val="00D557FF"/>
    <w:rsid w:val="00D623C6"/>
    <w:rsid w:val="00D77A2A"/>
    <w:rsid w:val="00D84AD0"/>
    <w:rsid w:val="00D859D1"/>
    <w:rsid w:val="00D8733B"/>
    <w:rsid w:val="00D910ED"/>
    <w:rsid w:val="00D9230F"/>
    <w:rsid w:val="00D970D2"/>
    <w:rsid w:val="00DA1809"/>
    <w:rsid w:val="00DC2080"/>
    <w:rsid w:val="00DC3367"/>
    <w:rsid w:val="00DC55AF"/>
    <w:rsid w:val="00DE5F6E"/>
    <w:rsid w:val="00DE61EE"/>
    <w:rsid w:val="00DE7797"/>
    <w:rsid w:val="00E00964"/>
    <w:rsid w:val="00E00D20"/>
    <w:rsid w:val="00E0639F"/>
    <w:rsid w:val="00E07383"/>
    <w:rsid w:val="00E142A4"/>
    <w:rsid w:val="00E1499C"/>
    <w:rsid w:val="00E17BF9"/>
    <w:rsid w:val="00E2393A"/>
    <w:rsid w:val="00E244BB"/>
    <w:rsid w:val="00E264E1"/>
    <w:rsid w:val="00E42843"/>
    <w:rsid w:val="00E43F22"/>
    <w:rsid w:val="00E4432C"/>
    <w:rsid w:val="00E445A5"/>
    <w:rsid w:val="00E468B4"/>
    <w:rsid w:val="00E47353"/>
    <w:rsid w:val="00E51635"/>
    <w:rsid w:val="00E53CFF"/>
    <w:rsid w:val="00E5488D"/>
    <w:rsid w:val="00E660B8"/>
    <w:rsid w:val="00E719E4"/>
    <w:rsid w:val="00E91BF7"/>
    <w:rsid w:val="00E976D5"/>
    <w:rsid w:val="00EB1D1C"/>
    <w:rsid w:val="00EB3E7C"/>
    <w:rsid w:val="00EC27FD"/>
    <w:rsid w:val="00EC45C0"/>
    <w:rsid w:val="00ED4E29"/>
    <w:rsid w:val="00EE1C52"/>
    <w:rsid w:val="00EE201C"/>
    <w:rsid w:val="00EE4D8C"/>
    <w:rsid w:val="00EF65B4"/>
    <w:rsid w:val="00F1063D"/>
    <w:rsid w:val="00F113E9"/>
    <w:rsid w:val="00F21BA3"/>
    <w:rsid w:val="00F26566"/>
    <w:rsid w:val="00F26C80"/>
    <w:rsid w:val="00F30C13"/>
    <w:rsid w:val="00F32DEE"/>
    <w:rsid w:val="00F36186"/>
    <w:rsid w:val="00F365DC"/>
    <w:rsid w:val="00F43DFC"/>
    <w:rsid w:val="00F5034D"/>
    <w:rsid w:val="00F60987"/>
    <w:rsid w:val="00F64565"/>
    <w:rsid w:val="00F7021A"/>
    <w:rsid w:val="00F74BAE"/>
    <w:rsid w:val="00F764D1"/>
    <w:rsid w:val="00F81EC0"/>
    <w:rsid w:val="00F81F2F"/>
    <w:rsid w:val="00F827F9"/>
    <w:rsid w:val="00F84A33"/>
    <w:rsid w:val="00F93658"/>
    <w:rsid w:val="00F97145"/>
    <w:rsid w:val="00FA20EB"/>
    <w:rsid w:val="00FA3AC7"/>
    <w:rsid w:val="00FA592E"/>
    <w:rsid w:val="00FA5C6F"/>
    <w:rsid w:val="00FC3F6D"/>
    <w:rsid w:val="00FC7E2B"/>
    <w:rsid w:val="00FD748D"/>
    <w:rsid w:val="00FF2B3A"/>
    <w:rsid w:val="00FF530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93182C"/>
  <w15:chartTrackingRefBased/>
  <w15:docId w15:val="{97AB9E6C-56FC-408F-83C9-C6C7CFA7D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B55C7"/>
    <w:pPr>
      <w:keepLines/>
      <w:spacing w:after="0" w:line="360" w:lineRule="auto"/>
      <w:ind w:firstLine="851"/>
      <w:jc w:val="both"/>
    </w:pPr>
    <w:rPr>
      <w:rFonts w:ascii="Times New Roman" w:hAnsi="Times New Roman"/>
      <w:sz w:val="24"/>
    </w:rPr>
  </w:style>
  <w:style w:type="paragraph" w:styleId="1">
    <w:name w:val="heading 1"/>
    <w:basedOn w:val="a"/>
    <w:next w:val="a"/>
    <w:link w:val="10"/>
    <w:uiPriority w:val="9"/>
    <w:qFormat/>
    <w:rsid w:val="00D47C5A"/>
    <w:pPr>
      <w:keepNext/>
      <w:pageBreakBefore/>
      <w:numPr>
        <w:numId w:val="1"/>
      </w:numPr>
      <w:ind w:left="289" w:firstLine="0"/>
      <w:jc w:val="center"/>
      <w:outlineLvl w:val="0"/>
    </w:pPr>
    <w:rPr>
      <w:rFonts w:eastAsiaTheme="majorEastAsia" w:cstheme="majorBidi"/>
      <w:b/>
      <w:sz w:val="28"/>
      <w:szCs w:val="32"/>
    </w:rPr>
  </w:style>
  <w:style w:type="paragraph" w:styleId="2">
    <w:name w:val="heading 2"/>
    <w:basedOn w:val="a"/>
    <w:next w:val="a"/>
    <w:link w:val="20"/>
    <w:uiPriority w:val="9"/>
    <w:unhideWhenUsed/>
    <w:qFormat/>
    <w:rsid w:val="00D47C5A"/>
    <w:pPr>
      <w:keepNext/>
      <w:numPr>
        <w:ilvl w:val="1"/>
        <w:numId w:val="1"/>
      </w:numPr>
      <w:ind w:left="357" w:firstLine="0"/>
      <w:jc w:val="center"/>
      <w:outlineLvl w:val="1"/>
    </w:pPr>
    <w:rPr>
      <w:rFonts w:eastAsiaTheme="majorEastAsia" w:cstheme="majorBidi"/>
      <w:b/>
      <w:sz w:val="28"/>
      <w:szCs w:val="26"/>
    </w:rPr>
  </w:style>
  <w:style w:type="paragraph" w:styleId="3">
    <w:name w:val="heading 3"/>
    <w:basedOn w:val="a"/>
    <w:next w:val="a"/>
    <w:link w:val="30"/>
    <w:uiPriority w:val="9"/>
    <w:unhideWhenUsed/>
    <w:qFormat/>
    <w:rsid w:val="00740F65"/>
    <w:pPr>
      <w:keepNext/>
      <w:numPr>
        <w:ilvl w:val="2"/>
        <w:numId w:val="1"/>
      </w:numPr>
      <w:ind w:left="720" w:firstLine="0"/>
      <w:jc w:val="center"/>
      <w:outlineLvl w:val="2"/>
    </w:pPr>
    <w:rPr>
      <w:rFonts w:eastAsiaTheme="majorEastAsia" w:cstheme="majorBidi"/>
      <w:b/>
      <w:sz w:val="28"/>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D47C5A"/>
    <w:rPr>
      <w:rFonts w:ascii="Times New Roman" w:eastAsiaTheme="majorEastAsia" w:hAnsi="Times New Roman" w:cstheme="majorBidi"/>
      <w:b/>
      <w:sz w:val="28"/>
      <w:szCs w:val="32"/>
    </w:rPr>
  </w:style>
  <w:style w:type="paragraph" w:customStyle="1" w:styleId="a3">
    <w:name w:val="Заголовок без номера"/>
    <w:basedOn w:val="1"/>
    <w:next w:val="a"/>
    <w:link w:val="a4"/>
    <w:rsid w:val="00864D1B"/>
  </w:style>
  <w:style w:type="paragraph" w:styleId="a5">
    <w:name w:val="header"/>
    <w:basedOn w:val="a"/>
    <w:link w:val="a6"/>
    <w:uiPriority w:val="99"/>
    <w:unhideWhenUsed/>
    <w:rsid w:val="00025547"/>
    <w:pPr>
      <w:tabs>
        <w:tab w:val="center" w:pos="4677"/>
        <w:tab w:val="right" w:pos="9355"/>
      </w:tabs>
      <w:spacing w:line="240" w:lineRule="auto"/>
    </w:pPr>
  </w:style>
  <w:style w:type="character" w:customStyle="1" w:styleId="a4">
    <w:name w:val="Заголовок без номера Знак"/>
    <w:basedOn w:val="10"/>
    <w:link w:val="a3"/>
    <w:rsid w:val="00864D1B"/>
    <w:rPr>
      <w:rFonts w:ascii="Times New Roman" w:eastAsiaTheme="majorEastAsia" w:hAnsi="Times New Roman" w:cstheme="majorBidi"/>
      <w:b/>
      <w:sz w:val="28"/>
      <w:szCs w:val="32"/>
    </w:rPr>
  </w:style>
  <w:style w:type="character" w:customStyle="1" w:styleId="a6">
    <w:name w:val="Верхний колонтитул Знак"/>
    <w:basedOn w:val="a0"/>
    <w:link w:val="a5"/>
    <w:uiPriority w:val="99"/>
    <w:rsid w:val="00025547"/>
    <w:rPr>
      <w:rFonts w:ascii="Times New Roman" w:hAnsi="Times New Roman"/>
      <w:sz w:val="24"/>
    </w:rPr>
  </w:style>
  <w:style w:type="paragraph" w:styleId="a7">
    <w:name w:val="footer"/>
    <w:basedOn w:val="a"/>
    <w:link w:val="a8"/>
    <w:uiPriority w:val="99"/>
    <w:unhideWhenUsed/>
    <w:rsid w:val="00025547"/>
    <w:pPr>
      <w:tabs>
        <w:tab w:val="center" w:pos="4677"/>
        <w:tab w:val="right" w:pos="9355"/>
      </w:tabs>
      <w:spacing w:line="240" w:lineRule="auto"/>
    </w:pPr>
  </w:style>
  <w:style w:type="character" w:customStyle="1" w:styleId="a8">
    <w:name w:val="Нижний колонтитул Знак"/>
    <w:basedOn w:val="a0"/>
    <w:link w:val="a7"/>
    <w:uiPriority w:val="99"/>
    <w:rsid w:val="00025547"/>
    <w:rPr>
      <w:rFonts w:ascii="Times New Roman" w:hAnsi="Times New Roman"/>
      <w:sz w:val="24"/>
    </w:rPr>
  </w:style>
  <w:style w:type="paragraph" w:customStyle="1" w:styleId="a9">
    <w:name w:val="Заголовок без нумерации"/>
    <w:basedOn w:val="a"/>
    <w:next w:val="a"/>
    <w:link w:val="aa"/>
    <w:qFormat/>
    <w:rsid w:val="005C2010"/>
    <w:pPr>
      <w:pageBreakBefore/>
      <w:ind w:firstLine="0"/>
      <w:jc w:val="center"/>
    </w:pPr>
    <w:rPr>
      <w:b/>
      <w:sz w:val="28"/>
    </w:rPr>
  </w:style>
  <w:style w:type="character" w:customStyle="1" w:styleId="20">
    <w:name w:val="Заголовок 2 Знак"/>
    <w:basedOn w:val="a0"/>
    <w:link w:val="2"/>
    <w:uiPriority w:val="9"/>
    <w:rsid w:val="00D47C5A"/>
    <w:rPr>
      <w:rFonts w:ascii="Times New Roman" w:eastAsiaTheme="majorEastAsia" w:hAnsi="Times New Roman" w:cstheme="majorBidi"/>
      <w:b/>
      <w:sz w:val="28"/>
      <w:szCs w:val="26"/>
    </w:rPr>
  </w:style>
  <w:style w:type="character" w:customStyle="1" w:styleId="aa">
    <w:name w:val="Заголовок без нумерации Знак"/>
    <w:basedOn w:val="a0"/>
    <w:link w:val="a9"/>
    <w:rsid w:val="005C2010"/>
    <w:rPr>
      <w:rFonts w:ascii="Times New Roman" w:hAnsi="Times New Roman"/>
      <w:b/>
      <w:sz w:val="28"/>
    </w:rPr>
  </w:style>
  <w:style w:type="character" w:customStyle="1" w:styleId="30">
    <w:name w:val="Заголовок 3 Знак"/>
    <w:basedOn w:val="a0"/>
    <w:link w:val="3"/>
    <w:uiPriority w:val="9"/>
    <w:rsid w:val="00740F65"/>
    <w:rPr>
      <w:rFonts w:ascii="Times New Roman" w:eastAsiaTheme="majorEastAsia" w:hAnsi="Times New Roman" w:cstheme="majorBidi"/>
      <w:b/>
      <w:sz w:val="28"/>
      <w:szCs w:val="24"/>
    </w:rPr>
  </w:style>
  <w:style w:type="paragraph" w:customStyle="1" w:styleId="ab">
    <w:name w:val="Картинка"/>
    <w:basedOn w:val="a"/>
    <w:link w:val="ac"/>
    <w:qFormat/>
    <w:rsid w:val="00D47C5A"/>
    <w:pPr>
      <w:ind w:firstLine="0"/>
      <w:jc w:val="center"/>
    </w:pPr>
    <w:rPr>
      <w:noProof/>
    </w:rPr>
  </w:style>
  <w:style w:type="paragraph" w:styleId="ad">
    <w:name w:val="caption"/>
    <w:basedOn w:val="a"/>
    <w:next w:val="a"/>
    <w:link w:val="ae"/>
    <w:uiPriority w:val="35"/>
    <w:unhideWhenUsed/>
    <w:qFormat/>
    <w:rsid w:val="00D47C5A"/>
    <w:pPr>
      <w:ind w:firstLine="0"/>
      <w:jc w:val="center"/>
    </w:pPr>
    <w:rPr>
      <w:iCs/>
      <w:szCs w:val="18"/>
    </w:rPr>
  </w:style>
  <w:style w:type="character" w:customStyle="1" w:styleId="ac">
    <w:name w:val="Картинка Знак"/>
    <w:basedOn w:val="a0"/>
    <w:link w:val="ab"/>
    <w:rsid w:val="00D47C5A"/>
    <w:rPr>
      <w:rFonts w:ascii="Times New Roman" w:hAnsi="Times New Roman"/>
      <w:noProof/>
      <w:sz w:val="24"/>
    </w:rPr>
  </w:style>
  <w:style w:type="paragraph" w:styleId="af">
    <w:name w:val="List Paragraph"/>
    <w:basedOn w:val="a"/>
    <w:uiPriority w:val="34"/>
    <w:qFormat/>
    <w:rsid w:val="0030469D"/>
    <w:pPr>
      <w:ind w:left="720"/>
      <w:contextualSpacing/>
    </w:pPr>
  </w:style>
  <w:style w:type="character" w:styleId="af0">
    <w:name w:val="Hyperlink"/>
    <w:basedOn w:val="a0"/>
    <w:uiPriority w:val="99"/>
    <w:unhideWhenUsed/>
    <w:rsid w:val="00C57707"/>
    <w:rPr>
      <w:color w:val="0563C1" w:themeColor="hyperlink"/>
      <w:u w:val="single"/>
    </w:rPr>
  </w:style>
  <w:style w:type="character" w:styleId="af1">
    <w:name w:val="Unresolved Mention"/>
    <w:basedOn w:val="a0"/>
    <w:uiPriority w:val="99"/>
    <w:semiHidden/>
    <w:unhideWhenUsed/>
    <w:rsid w:val="00C57707"/>
    <w:rPr>
      <w:color w:val="605E5C"/>
      <w:shd w:val="clear" w:color="auto" w:fill="E1DFDD"/>
    </w:rPr>
  </w:style>
  <w:style w:type="character" w:styleId="af2">
    <w:name w:val="FollowedHyperlink"/>
    <w:basedOn w:val="a0"/>
    <w:uiPriority w:val="99"/>
    <w:semiHidden/>
    <w:unhideWhenUsed/>
    <w:rsid w:val="00906A5A"/>
    <w:rPr>
      <w:color w:val="954F72" w:themeColor="followedHyperlink"/>
      <w:u w:val="single"/>
    </w:rPr>
  </w:style>
  <w:style w:type="table" w:styleId="af3">
    <w:name w:val="Table Grid"/>
    <w:basedOn w:val="a1"/>
    <w:uiPriority w:val="39"/>
    <w:rsid w:val="00434C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4">
    <w:name w:val="Заголовок таблицы"/>
    <w:basedOn w:val="a"/>
    <w:link w:val="af5"/>
    <w:qFormat/>
    <w:rsid w:val="00D47C5A"/>
    <w:pPr>
      <w:ind w:firstLine="0"/>
      <w:jc w:val="center"/>
    </w:pPr>
    <w:rPr>
      <w:b/>
    </w:rPr>
  </w:style>
  <w:style w:type="paragraph" w:customStyle="1" w:styleId="af6">
    <w:name w:val="Содержимое таблицы"/>
    <w:basedOn w:val="a"/>
    <w:link w:val="af7"/>
    <w:qFormat/>
    <w:rsid w:val="006C3E7E"/>
  </w:style>
  <w:style w:type="character" w:customStyle="1" w:styleId="af5">
    <w:name w:val="Заголовок таблицы Знак"/>
    <w:basedOn w:val="a0"/>
    <w:link w:val="af4"/>
    <w:rsid w:val="00D47C5A"/>
    <w:rPr>
      <w:rFonts w:ascii="Times New Roman" w:hAnsi="Times New Roman"/>
      <w:b/>
      <w:sz w:val="24"/>
    </w:rPr>
  </w:style>
  <w:style w:type="paragraph" w:customStyle="1" w:styleId="af8">
    <w:name w:val="Название таблицы"/>
    <w:basedOn w:val="ad"/>
    <w:link w:val="af9"/>
    <w:qFormat/>
    <w:rsid w:val="006C3E7E"/>
    <w:pPr>
      <w:keepNext/>
      <w:ind w:firstLine="851"/>
      <w:jc w:val="both"/>
    </w:pPr>
  </w:style>
  <w:style w:type="character" w:customStyle="1" w:styleId="af7">
    <w:name w:val="Содержимое таблицы Знак"/>
    <w:basedOn w:val="a0"/>
    <w:link w:val="af6"/>
    <w:rsid w:val="006C3E7E"/>
    <w:rPr>
      <w:rFonts w:ascii="Times New Roman" w:hAnsi="Times New Roman"/>
      <w:sz w:val="24"/>
    </w:rPr>
  </w:style>
  <w:style w:type="paragraph" w:styleId="afa">
    <w:name w:val="Bibliography"/>
    <w:basedOn w:val="a"/>
    <w:next w:val="a"/>
    <w:uiPriority w:val="37"/>
    <w:unhideWhenUsed/>
    <w:rsid w:val="007271BE"/>
    <w:pPr>
      <w:spacing w:after="240" w:line="240" w:lineRule="auto"/>
      <w:ind w:firstLine="0"/>
    </w:pPr>
  </w:style>
  <w:style w:type="character" w:customStyle="1" w:styleId="ae">
    <w:name w:val="Название объекта Знак"/>
    <w:basedOn w:val="a0"/>
    <w:link w:val="ad"/>
    <w:uiPriority w:val="35"/>
    <w:rsid w:val="00D47C5A"/>
    <w:rPr>
      <w:rFonts w:ascii="Times New Roman" w:hAnsi="Times New Roman"/>
      <w:iCs/>
      <w:sz w:val="24"/>
      <w:szCs w:val="18"/>
    </w:rPr>
  </w:style>
  <w:style w:type="character" w:customStyle="1" w:styleId="af9">
    <w:name w:val="Название таблицы Знак"/>
    <w:basedOn w:val="ae"/>
    <w:link w:val="af8"/>
    <w:rsid w:val="006C3E7E"/>
    <w:rPr>
      <w:rFonts w:ascii="Times New Roman" w:hAnsi="Times New Roman"/>
      <w:iCs/>
      <w:sz w:val="24"/>
      <w:szCs w:val="18"/>
    </w:rPr>
  </w:style>
  <w:style w:type="paragraph" w:styleId="afb">
    <w:name w:val="Revision"/>
    <w:hidden/>
    <w:uiPriority w:val="99"/>
    <w:semiHidden/>
    <w:rsid w:val="00647792"/>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3399468">
      <w:bodyDiv w:val="1"/>
      <w:marLeft w:val="0"/>
      <w:marRight w:val="0"/>
      <w:marTop w:val="0"/>
      <w:marBottom w:val="0"/>
      <w:divBdr>
        <w:top w:val="none" w:sz="0" w:space="0" w:color="auto"/>
        <w:left w:val="none" w:sz="0" w:space="0" w:color="auto"/>
        <w:bottom w:val="none" w:sz="0" w:space="0" w:color="auto"/>
        <w:right w:val="none" w:sz="0" w:space="0" w:color="auto"/>
      </w:divBdr>
    </w:div>
    <w:div w:id="583420781">
      <w:bodyDiv w:val="1"/>
      <w:marLeft w:val="0"/>
      <w:marRight w:val="0"/>
      <w:marTop w:val="0"/>
      <w:marBottom w:val="0"/>
      <w:divBdr>
        <w:top w:val="none" w:sz="0" w:space="0" w:color="auto"/>
        <w:left w:val="none" w:sz="0" w:space="0" w:color="auto"/>
        <w:bottom w:val="none" w:sz="0" w:space="0" w:color="auto"/>
        <w:right w:val="none" w:sz="0" w:space="0" w:color="auto"/>
      </w:divBdr>
    </w:div>
    <w:div w:id="1204250109">
      <w:bodyDiv w:val="1"/>
      <w:marLeft w:val="0"/>
      <w:marRight w:val="0"/>
      <w:marTop w:val="0"/>
      <w:marBottom w:val="0"/>
      <w:divBdr>
        <w:top w:val="none" w:sz="0" w:space="0" w:color="auto"/>
        <w:left w:val="none" w:sz="0" w:space="0" w:color="auto"/>
        <w:bottom w:val="none" w:sz="0" w:space="0" w:color="auto"/>
        <w:right w:val="none" w:sz="0" w:space="0" w:color="auto"/>
      </w:divBdr>
    </w:div>
    <w:div w:id="1274287775">
      <w:bodyDiv w:val="1"/>
      <w:marLeft w:val="0"/>
      <w:marRight w:val="0"/>
      <w:marTop w:val="0"/>
      <w:marBottom w:val="0"/>
      <w:divBdr>
        <w:top w:val="none" w:sz="0" w:space="0" w:color="auto"/>
        <w:left w:val="none" w:sz="0" w:space="0" w:color="auto"/>
        <w:bottom w:val="none" w:sz="0" w:space="0" w:color="auto"/>
        <w:right w:val="none" w:sz="0" w:space="0" w:color="auto"/>
      </w:divBdr>
    </w:div>
    <w:div w:id="1799180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4EE4E3-9464-4A55-9558-9F7FB68BA1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1</TotalTime>
  <Pages>21</Pages>
  <Words>5409</Words>
  <Characters>37492</Characters>
  <Application>Microsoft Office Word</Application>
  <DocSecurity>0</DocSecurity>
  <Lines>871</Lines>
  <Paragraphs>437</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2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Александр Козлов</dc:creator>
  <cp:keywords/>
  <dc:description/>
  <cp:lastModifiedBy>Александр Козлов</cp:lastModifiedBy>
  <cp:revision>517</cp:revision>
  <dcterms:created xsi:type="dcterms:W3CDTF">2021-06-13T16:27:00Z</dcterms:created>
  <dcterms:modified xsi:type="dcterms:W3CDTF">2022-01-19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AKMroASW"/&gt;&lt;style id="http://www.zotero.org/styles/GOST-R-7.0.5-2008%20numeric%20alphabetic-multilang" locale="ru-RU" hasBibliography="1" bibliographyStyleHasBeenSet="1"/&gt;&lt;prefs&gt;&lt;pref name="fie</vt:lpwstr>
  </property>
  <property fmtid="{D5CDD505-2E9C-101B-9397-08002B2CF9AE}" pid="3" name="ZOTERO_PREF_2">
    <vt:lpwstr>ldType" value="Field"/&gt;&lt;/prefs&gt;&lt;/data&gt;</vt:lpwstr>
  </property>
</Properties>
</file>